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7EC72F0C"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5"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2F543EF2"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bstract</w:t>
      </w:r>
    </w:p>
    <w:p w14:paraId="4DFF834F" w14:textId="77777777" w:rsidR="00551D54" w:rsidRPr="00A37A37" w:rsidRDefault="00551D54" w:rsidP="00551D54">
      <w:pPr>
        <w:rPr>
          <w:rFonts w:ascii="Times New Roman" w:hAnsi="Times New Roman" w:cs="Times New Roman"/>
          <w:i/>
          <w:iCs/>
          <w:color w:val="156082" w:themeColor="accent1"/>
        </w:rPr>
      </w:pPr>
      <w:r w:rsidRPr="00A37A37">
        <w:rPr>
          <w:rFonts w:ascii="Times New Roman" w:hAnsi="Times New Roman" w:cs="Times New Roman"/>
          <w:i/>
          <w:iCs/>
          <w:color w:val="156082" w:themeColor="accent1"/>
        </w:rPr>
        <w:t>Your abstract should give readers a brief summary of your article. It should concisely describe the contents of your article, and include key terms (especially in the first two sentences, to increase search engine discoverability). It should be informative, accessible and not only indicate the general aims and scope of the article, but also state the methodology used, main results obtained and conclusions drawn. The abstract should be complete in itself; it should not contain undefined acronyms/abbreviations and no table numbers, figure numbers, references or equations should be referred to. Articles relying on clinical trials should quote the trial registration number at the end of the abstract. The abstract should be suitable for direct inclusion in abstracting services and should not normally be more than 300 words. If you submit an article with an abstract longer than 300 words, we may rescind the manuscript and ask you to re-write it. Some journals ask for abstracts to follow a particular structure. Check the </w:t>
      </w:r>
      <w:hyperlink r:id="rId6" w:history="1">
        <w:r w:rsidRPr="00A37A37">
          <w:rPr>
            <w:rStyle w:val="Hyperlink"/>
            <w:rFonts w:ascii="Times New Roman" w:hAnsi="Times New Roman" w:cs="Times New Roman"/>
            <w:i/>
            <w:iCs/>
            <w:color w:val="156082" w:themeColor="accent1"/>
          </w:rPr>
          <w:t xml:space="preserve">instructions for specific </w:t>
        </w:r>
        <w:r w:rsidRPr="00A37A37">
          <w:rPr>
            <w:rStyle w:val="Hyperlink"/>
            <w:rFonts w:ascii="Times New Roman" w:hAnsi="Times New Roman" w:cs="Times New Roman"/>
            <w:i/>
            <w:iCs/>
            <w:color w:val="156082" w:themeColor="accent1"/>
          </w:rPr>
          <w:t>j</w:t>
        </w:r>
        <w:r w:rsidRPr="00A37A37">
          <w:rPr>
            <w:rStyle w:val="Hyperlink"/>
            <w:rFonts w:ascii="Times New Roman" w:hAnsi="Times New Roman" w:cs="Times New Roman"/>
            <w:i/>
            <w:iCs/>
            <w:color w:val="156082" w:themeColor="accent1"/>
          </w:rPr>
          <w:t>ournals</w:t>
        </w:r>
      </w:hyperlink>
      <w:r w:rsidRPr="00A37A37">
        <w:rPr>
          <w:rFonts w:ascii="Times New Roman" w:hAnsi="Times New Roman" w:cs="Times New Roman"/>
          <w:i/>
          <w:iCs/>
          <w:color w:val="156082" w:themeColor="accent1"/>
        </w:rPr>
        <w:t> to see if you need to submit a structured abstract.</w:t>
      </w:r>
    </w:p>
    <w:p w14:paraId="7085F74E" w14:textId="77777777" w:rsidR="00FA2EC9" w:rsidRDefault="00FA2EC9" w:rsidP="00551D54">
      <w:pPr>
        <w:rPr>
          <w:rFonts w:ascii="Times New Roman" w:hAnsi="Times New Roman" w:cs="Times New Roman"/>
        </w:rPr>
      </w:pPr>
    </w:p>
    <w:p w14:paraId="7D60FC6A" w14:textId="77777777" w:rsidR="00F73B7D" w:rsidRDefault="00F73B7D" w:rsidP="00551D54">
      <w:pPr>
        <w:rPr>
          <w:rFonts w:ascii="Times New Roman" w:hAnsi="Times New Roman" w:cs="Times New Roman"/>
        </w:rPr>
      </w:pPr>
    </w:p>
    <w:p w14:paraId="2C8DE237" w14:textId="77777777" w:rsidR="00F73B7D" w:rsidRDefault="00F73B7D" w:rsidP="00551D54">
      <w:pPr>
        <w:rPr>
          <w:rFonts w:ascii="Times New Roman" w:hAnsi="Times New Roman" w:cs="Times New Roman"/>
        </w:rPr>
      </w:pPr>
    </w:p>
    <w:p w14:paraId="68C00227" w14:textId="77777777" w:rsidR="00F73B7D" w:rsidRDefault="00F73B7D" w:rsidP="00551D54">
      <w:pPr>
        <w:rPr>
          <w:rFonts w:ascii="Times New Roman" w:hAnsi="Times New Roman" w:cs="Times New Roman"/>
        </w:rPr>
      </w:pP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7F7C7550" w14:textId="77777777" w:rsidR="00F73B7D" w:rsidRDefault="00F73B7D" w:rsidP="00551D54">
      <w:pPr>
        <w:rPr>
          <w:rFonts w:ascii="Times New Roman" w:hAnsi="Times New Roman" w:cs="Times New Roman"/>
        </w:rPr>
      </w:pPr>
    </w:p>
    <w:p w14:paraId="6E089180" w14:textId="77777777" w:rsidR="00F73B7D" w:rsidRDefault="00F73B7D" w:rsidP="00551D54">
      <w:pPr>
        <w:rPr>
          <w:rFonts w:ascii="Times New Roman" w:hAnsi="Times New Roman" w:cs="Times New Roman"/>
        </w:rPr>
      </w:pPr>
    </w:p>
    <w:p w14:paraId="21AA4EA1" w14:textId="77777777" w:rsidR="00F73B7D" w:rsidRDefault="00F73B7D" w:rsidP="00551D54">
      <w:pPr>
        <w:rPr>
          <w:rFonts w:ascii="Times New Roman" w:hAnsi="Times New Roman" w:cs="Times New Roman"/>
        </w:rPr>
      </w:pPr>
    </w:p>
    <w:p w14:paraId="2918E66C" w14:textId="77777777" w:rsidR="00F73B7D" w:rsidRDefault="00F73B7D"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33216468"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11C9C87D" w14:textId="77777777" w:rsidR="00F73B7D" w:rsidRDefault="00F73B7D" w:rsidP="00551D54">
      <w:pPr>
        <w:rPr>
          <w:rFonts w:ascii="Times New Roman" w:hAnsi="Times New Roman" w:cs="Times New Roman"/>
        </w:rPr>
      </w:pPr>
    </w:p>
    <w:p w14:paraId="5569D4B7" w14:textId="77777777" w:rsidR="00F73B7D" w:rsidRDefault="00F73B7D" w:rsidP="00551D54">
      <w:pPr>
        <w:rPr>
          <w:rFonts w:ascii="Times New Roman" w:hAnsi="Times New Roman" w:cs="Times New Roman"/>
        </w:rPr>
      </w:pPr>
    </w:p>
    <w:p w14:paraId="4F8E4E1A" w14:textId="77777777" w:rsidR="00F73B7D" w:rsidRPr="00E150CA" w:rsidRDefault="00F73B7D"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7777777" w:rsidR="00751D10" w:rsidRPr="00E150CA" w:rsidRDefault="00751D10" w:rsidP="00551D54">
      <w:pPr>
        <w:rPr>
          <w:rFonts w:ascii="Times New Roman" w:hAnsi="Times New Roman" w:cs="Times New Roman"/>
        </w:rPr>
      </w:pPr>
    </w:p>
    <w:p w14:paraId="65577297" w14:textId="7EEB7EB0"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such as city parks and tree-lined streets,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like coasts and rivers,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is associated with improved mental and physical health, including reduced all-cause mortality </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3</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While less studied, blue space has also been linked to improved health</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4</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is associated with beneficial environmental outcomes such as better storm water management and heat regulation, increased biodiversity, and reductions in air pollution and ultraviolet radiation </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5–8</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Greenspace has generally been the focus of urban nature policies and interventions, as it is more feasible to add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6CA6AD98" w:rsidR="006B51CC" w:rsidRPr="00E150CA" w:rsidRDefault="00377F9E" w:rsidP="00CF3D70">
      <w:pPr>
        <w:rPr>
          <w:rFonts w:ascii="Times New Roman" w:hAnsi="Times New Roman" w:cs="Times New Roman"/>
          <w:color w:val="000000"/>
          <w:shd w:val="clear" w:color="auto" w:fill="FFFFFF"/>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751D10" w:rsidRPr="00E150CA" w:rsidDel="00A07A0D">
        <w:rPr>
          <w:rFonts w:ascii="Times New Roman" w:hAnsi="Times New Roman" w:cs="Times New Roman"/>
          <w:color w:val="000000"/>
          <w:shd w:val="clear" w:color="auto" w:fill="FFFFFF"/>
        </w:rPr>
        <w:fldChar w:fldCharType="begin"/>
      </w:r>
      <w:r w:rsidR="006E54D2" w:rsidRPr="00E150CA" w:rsidDel="00A07A0D">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6E54D2" w:rsidRPr="00E150CA" w:rsidDel="00A07A0D">
        <w:rPr>
          <w:rFonts w:ascii="Times New Roman" w:hAnsi="Times New Roman" w:cs="Times New Roman"/>
          <w:color w:val="000000"/>
          <w:vertAlign w:val="superscript"/>
        </w:rPr>
        <w:t>1</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sidDel="00A07A0D">
        <w:rPr>
          <w:rFonts w:ascii="Times New Roman" w:hAnsi="Times New Roman" w:cs="Times New Roman"/>
          <w:color w:val="000000"/>
          <w:shd w:val="clear" w:color="auto" w:fill="FFFFFF"/>
        </w:rPr>
        <w:fldChar w:fldCharType="begin"/>
      </w:r>
      <w:r w:rsidR="006E54D2" w:rsidRPr="00E150CA" w:rsidDel="00A07A0D">
        <w:rPr>
          <w:rFonts w:ascii="Times New Roman" w:hAnsi="Times New Roman" w:cs="Times New Roman"/>
          <w:color w:val="000000"/>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6E54D2" w:rsidRPr="00E150CA" w:rsidDel="00A07A0D">
        <w:rPr>
          <w:rFonts w:ascii="Times New Roman" w:hAnsi="Times New Roman" w:cs="Times New Roman"/>
          <w:color w:val="000000"/>
          <w:vertAlign w:val="superscript"/>
        </w:rPr>
        <w:t>2</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9B3D446" w14:textId="6F6877F9"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Pr="00E150CA">
        <w:rPr>
          <w:rFonts w:ascii="Times New Roman" w:hAnsi="Times New Roman" w:cs="Times New Roman"/>
          <w:color w:val="000000"/>
          <w:shd w:val="clear" w:color="auto" w:fill="FFFFFF"/>
        </w:rPr>
        <w:t>number of deaths associated with hypothetical changes in greenspace</w:t>
      </w:r>
      <w:r w:rsidR="00E63418">
        <w:rPr>
          <w:rFonts w:ascii="Times New Roman" w:hAnsi="Times New Roman" w:cs="Times New Roman"/>
          <w:color w:val="000000"/>
          <w:shd w:val="clear" w:color="auto" w:fill="FFFFFF"/>
        </w:rPr>
        <w:t xml:space="preserve"> 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at increasing urban greenspace can reduce annual all-cause premature mortality</w:t>
      </w:r>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1</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2</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w:t>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 xml:space="preserve">show that urban greenspace can improve health. However, a global health impact assessment is needed to </w:t>
      </w:r>
      <w:r w:rsidR="00CF3D70">
        <w:rPr>
          <w:rFonts w:ascii="Times New Roman" w:hAnsi="Times New Roman" w:cs="Times New Roman"/>
          <w:color w:val="000000"/>
          <w:shd w:val="clear" w:color="auto" w:fill="FFFFFF"/>
        </w:rPr>
        <w:t>characteriz</w:t>
      </w:r>
      <w:r w:rsidR="00CF3D70">
        <w:rPr>
          <w:rFonts w:ascii="Times New Roman" w:hAnsi="Times New Roman" w:cs="Times New Roman"/>
          <w:color w:val="000000"/>
          <w:shd w:val="clear" w:color="auto" w:fill="FFFFFF"/>
        </w:rPr>
        <w:t xml:space="preserve">e </w:t>
      </w:r>
      <w:r w:rsidR="00CF3D70">
        <w:rPr>
          <w:rFonts w:ascii="Times New Roman" w:hAnsi="Times New Roman" w:cs="Times New Roman"/>
          <w:color w:val="000000"/>
          <w:shd w:val="clear" w:color="auto" w:fill="FFFFFF"/>
        </w:rPr>
        <w:t xml:space="preserve">the potential health benefits from increasing greenspace </w:t>
      </w:r>
      <w:r w:rsidR="00CF3D70">
        <w:rPr>
          <w:rFonts w:ascii="Times New Roman" w:hAnsi="Times New Roman" w:cs="Times New Roman"/>
          <w:color w:val="000000"/>
          <w:shd w:val="clear" w:color="auto" w:fill="FFFFFF"/>
        </w:rPr>
        <w:t>across a broader range of climate and regional contexts.</w:t>
      </w:r>
      <w:r w:rsidR="00CF3D70">
        <w:rPr>
          <w:rFonts w:ascii="Times New Roman" w:hAnsi="Times New Roman" w:cs="Times New Roman"/>
          <w:color w:val="000000"/>
          <w:shd w:val="clear" w:color="auto" w:fill="FFFFFF"/>
        </w:rPr>
        <w:t xml:space="preserve"> </w:t>
      </w:r>
    </w:p>
    <w:p w14:paraId="6257F15D" w14:textId="77777777" w:rsidR="00A07A0D" w:rsidRDefault="00A07A0D" w:rsidP="007B6224">
      <w:pPr>
        <w:rPr>
          <w:rFonts w:ascii="Times New Roman" w:hAnsi="Times New Roman" w:cs="Times New Roman"/>
          <w:color w:val="000000"/>
          <w:shd w:val="clear" w:color="auto" w:fill="FFFFFF"/>
        </w:rPr>
      </w:pPr>
    </w:p>
    <w:p w14:paraId="6C029ED5" w14:textId="10DB3CEC"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commentRangeStart w:id="0"/>
      <w:r w:rsidR="00703441">
        <w:rPr>
          <w:rFonts w:ascii="Times New Roman" w:hAnsi="Times New Roman" w:cs="Times New Roman"/>
          <w:color w:val="000000"/>
          <w:shd w:val="clear" w:color="auto" w:fill="FFFFFF"/>
        </w:rPr>
        <w:t>We update the Lancet Countdown methodology to capture population at a finer scale (100m instead of 1km resolution) and to remove water from the urban greenspace calculation rather than in</w:t>
      </w:r>
      <w:r w:rsidR="00834FE1">
        <w:rPr>
          <w:rFonts w:ascii="Times New Roman" w:hAnsi="Times New Roman" w:cs="Times New Roman"/>
          <w:color w:val="000000"/>
          <w:shd w:val="clear" w:color="auto" w:fill="FFFFFF"/>
        </w:rPr>
        <w:t xml:space="preserve">clude it as zero. </w:t>
      </w:r>
      <w:commentRangeEnd w:id="0"/>
      <w:r w:rsidR="00834FE1">
        <w:rPr>
          <w:rStyle w:val="CommentReference"/>
        </w:rPr>
        <w:commentReference w:id="0"/>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 xml:space="preserve">conduct a health impact assessment of the excess or avoided 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greenspace over time across 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w:t>
      </w:r>
      <w:r w:rsidR="005160DC">
        <w:rPr>
          <w:rFonts w:ascii="Times New Roman" w:hAnsi="Times New Roman" w:cs="Times New Roman"/>
          <w:color w:val="000000"/>
          <w:shd w:val="clear" w:color="auto" w:fill="FFFFFF"/>
        </w:rPr>
        <w:t>the Lancet Countdown</w:t>
      </w:r>
      <w:r w:rsidR="005160DC">
        <w:rPr>
          <w:rFonts w:ascii="Times New Roman" w:hAnsi="Times New Roman" w:cs="Times New Roman"/>
          <w:color w:val="000000"/>
          <w:shd w:val="clear" w:color="auto" w:fill="FFFFFF"/>
        </w:rPr>
        <w:t>’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 xml:space="preserve">We characteriz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health impact of changes in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across cities and </w:t>
      </w:r>
      <w:r w:rsidR="004A429B">
        <w:rPr>
          <w:rFonts w:ascii="Times New Roman" w:hAnsi="Times New Roman" w:cs="Times New Roman"/>
          <w:color w:val="000000"/>
          <w:shd w:val="clear" w:color="auto" w:fill="FFFFFF"/>
        </w:rPr>
        <w:t>time to better understand the health implications of</w:t>
      </w:r>
      <w:r w:rsidR="008F0486">
        <w:rPr>
          <w:rFonts w:ascii="Times New Roman" w:hAnsi="Times New Roman" w:cs="Times New Roman"/>
          <w:color w:val="000000"/>
          <w:shd w:val="clear" w:color="auto" w:fill="FFFFFF"/>
        </w:rPr>
        <w:t xml:space="preserve"> global</w:t>
      </w:r>
      <w:r w:rsidR="004A429B">
        <w:rPr>
          <w:rFonts w:ascii="Times New Roman" w:hAnsi="Times New Roman" w:cs="Times New Roman"/>
          <w:color w:val="000000"/>
          <w:shd w:val="clear" w:color="auto" w:fill="FFFFFF"/>
        </w:rPr>
        <w:t xml:space="preserve"> changes to the urban natural environment over the last decade. </w:t>
      </w:r>
      <w:r w:rsidR="004A429B">
        <w:rPr>
          <w:rFonts w:ascii="Times New Roman" w:hAnsi="Times New Roman" w:cs="Times New Roman"/>
          <w:color w:val="000000"/>
          <w:shd w:val="clear" w:color="auto" w:fill="FFFFFF"/>
        </w:rPr>
        <w:t xml:space="preserve"> </w:t>
      </w:r>
    </w:p>
    <w:p w14:paraId="26590397" w14:textId="77777777" w:rsidR="00FA2EC9" w:rsidRPr="00E150CA" w:rsidRDefault="00FA2EC9" w:rsidP="00551D54">
      <w:pPr>
        <w:rPr>
          <w:rFonts w:ascii="Times New Roman" w:hAnsi="Times New Roman" w:cs="Times New Roman"/>
        </w:rPr>
      </w:pPr>
    </w:p>
    <w:p w14:paraId="35625F09" w14:textId="77777777" w:rsidR="00FC67E2" w:rsidRDefault="00FC67E2" w:rsidP="00551D54">
      <w:pPr>
        <w:rPr>
          <w:rFonts w:ascii="Times New Roman" w:hAnsi="Times New Roman" w:cs="Times New Roman"/>
          <w:b/>
          <w:bCs/>
        </w:rPr>
      </w:pPr>
    </w:p>
    <w:p w14:paraId="04198E93" w14:textId="0C83BFD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Method</w:t>
      </w:r>
      <w:r w:rsidR="002C67A4" w:rsidRPr="00E150CA">
        <w:rPr>
          <w:rFonts w:ascii="Times New Roman" w:hAnsi="Times New Roman" w:cs="Times New Roman"/>
          <w:b/>
          <w:bCs/>
        </w:rPr>
        <w:t>s</w:t>
      </w:r>
    </w:p>
    <w:p w14:paraId="6103DD8C" w14:textId="77777777" w:rsidR="000736DF" w:rsidRDefault="000736DF" w:rsidP="00551D54">
      <w:pPr>
        <w:rPr>
          <w:rFonts w:ascii="Times New Roman" w:hAnsi="Times New Roman" w:cs="Times New Roman"/>
        </w:rPr>
      </w:pPr>
    </w:p>
    <w:p w14:paraId="5C1B45D6" w14:textId="7B348D03" w:rsidR="00595315" w:rsidRDefault="00595315" w:rsidP="00551D54">
      <w:pPr>
        <w:rPr>
          <w:rFonts w:ascii="Times New Roman" w:hAnsi="Times New Roman" w:cs="Times New Roman"/>
        </w:rPr>
      </w:pPr>
      <w:r>
        <w:rPr>
          <w:rFonts w:ascii="Times New Roman" w:hAnsi="Times New Roman" w:cs="Times New Roman"/>
        </w:rPr>
        <w:t xml:space="preserve">We estimated urban greenspace </w:t>
      </w:r>
      <w:r w:rsidR="009B7B4B">
        <w:rPr>
          <w:rFonts w:ascii="Times New Roman" w:hAnsi="Times New Roman" w:cs="Times New Roman"/>
        </w:rPr>
        <w:t xml:space="preserve">using the </w:t>
      </w:r>
      <w:r w:rsidR="00675FFE">
        <w:rPr>
          <w:rFonts w:ascii="Times New Roman" w:hAnsi="Times New Roman" w:cs="Times New Roman"/>
        </w:rPr>
        <w:t xml:space="preserve">population-weighted greenest-season </w:t>
      </w:r>
      <w:r w:rsidR="009B7B4B">
        <w:rPr>
          <w:rFonts w:ascii="Times New Roman" w:hAnsi="Times New Roman" w:cs="Times New Roman"/>
        </w:rPr>
        <w:t xml:space="preserve">normalized difference vegetation index (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9B7B4B">
        <w:rPr>
          <w:rFonts w:ascii="Times New Roman" w:hAnsi="Times New Roman" w:cs="Times New Roman"/>
        </w:rPr>
        <w:t xml:space="preserve">NDVI </w:t>
      </w:r>
      <w:r w:rsidRPr="007C220F">
        <w:rPr>
          <w:rFonts w:ascii="Times New Roman" w:hAnsi="Times New Roman" w:cs="Times New Roman"/>
        </w:rPr>
        <w:t xml:space="preserve">changes </w:t>
      </w:r>
      <w:r w:rsidR="009B7B4B">
        <w:rPr>
          <w:rFonts w:ascii="Times New Roman" w:hAnsi="Times New Roman" w:cs="Times New Roman"/>
        </w:rPr>
        <w:t>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CE7C15" w:rsidRPr="007C220F">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CE7C15" w:rsidRPr="007C220F">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commentRangeStart w:id="1"/>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commentRangeEnd w:id="1"/>
      <w:r w:rsidR="00AD0485">
        <w:rPr>
          <w:rStyle w:val="CommentReference"/>
        </w:rPr>
        <w:commentReference w:id="1"/>
      </w:r>
      <w:r w:rsidR="00B723B6">
        <w:rPr>
          <w:rFonts w:ascii="Times New Roman" w:hAnsi="Times New Roman" w:cs="Times New Roman"/>
        </w:rPr>
        <w:t xml:space="preserve"> </w:t>
      </w:r>
    </w:p>
    <w:p w14:paraId="10C33AE5" w14:textId="77777777" w:rsidR="00EA3427" w:rsidDel="0016141A" w:rsidRDefault="00EA3427" w:rsidP="00551D54">
      <w:pPr>
        <w:rPr>
          <w:del w:id="2" w:author="Martin, Greta Katherine" w:date="2024-10-28T10:37:00Z" w16du:dateUtc="2024-10-28T14:37:00Z"/>
          <w:rFonts w:ascii="Times New Roman" w:hAnsi="Times New Roman" w:cs="Times New Roman"/>
        </w:rPr>
      </w:pP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A764903"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 xml:space="preserve">Google Earth Engine </w:t>
      </w:r>
      <w:r w:rsidR="0016141A">
        <w:rPr>
          <w:rFonts w:ascii="Times New Roman" w:hAnsi="Times New Roman" w:cs="Times New Roman"/>
        </w:rPr>
        <w:t>(</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25580AFA" w:rsidR="00441531" w:rsidRDefault="00024A18" w:rsidP="00441531">
      <w:pPr>
        <w:rPr>
          <w:rFonts w:ascii="Times New Roman" w:hAnsi="Times New Roman" w:cs="Times New Roman"/>
        </w:rPr>
      </w:pPr>
      <w:r>
        <w:rPr>
          <w:rFonts w:ascii="Times New Roman" w:hAnsi="Times New Roman" w:cs="Times New Roman"/>
        </w:rPr>
        <w:t xml:space="preserve">The </w:t>
      </w:r>
      <w:r w:rsidRPr="00435A59">
        <w:rPr>
          <w:rFonts w:ascii="Times New Roman" w:hAnsi="Times New Roman" w:cs="Times New Roman"/>
        </w:rPr>
        <w:t xml:space="preserve">meta-analysis we used </w:t>
      </w:r>
      <w:r>
        <w:rPr>
          <w:rFonts w:ascii="Times New Roman" w:hAnsi="Times New Roman" w:cs="Times New Roman"/>
        </w:rPr>
        <w:t>to define the epidemiologic relationship between increased NDVI and reductions in all-cause mortality includes s</w:t>
      </w:r>
      <w:r w:rsidRPr="00435A59">
        <w:rPr>
          <w:rFonts w:ascii="Times New Roman" w:hAnsi="Times New Roman" w:cs="Times New Roman"/>
        </w:rPr>
        <w:t xml:space="preserve">everal large cohort studies </w:t>
      </w:r>
      <w:r>
        <w:rPr>
          <w:rFonts w:ascii="Times New Roman" w:hAnsi="Times New Roman" w:cs="Times New Roman"/>
        </w:rPr>
        <w:t xml:space="preserve">that </w:t>
      </w:r>
      <w:r w:rsidRPr="00435A59">
        <w:rPr>
          <w:rFonts w:ascii="Times New Roman" w:hAnsi="Times New Roman" w:cs="Times New Roman"/>
        </w:rPr>
        <w:t xml:space="preserve">defined greenspace using the average NDVI value </w:t>
      </w:r>
      <w:r>
        <w:rPr>
          <w:rFonts w:ascii="Times New Roman" w:hAnsi="Times New Roman" w:cs="Times New Roman"/>
        </w:rPr>
        <w:t>from</w:t>
      </w:r>
      <w:r w:rsidRPr="00435A59">
        <w:rPr>
          <w:rFonts w:ascii="Times New Roman" w:hAnsi="Times New Roman" w:cs="Times New Roman"/>
        </w:rPr>
        <w:t xml:space="preserve"> the greenest season</w:t>
      </w:r>
      <w:r>
        <w:rPr>
          <w:rFonts w:ascii="Times New Roman" w:hAnsi="Times New Roman" w:cs="Times New Roman"/>
        </w:rPr>
        <w:t>s</w:t>
      </w:r>
      <w:r w:rsidRPr="00435A59">
        <w:rPr>
          <w:rFonts w:ascii="Times New Roman" w:hAnsi="Times New Roman" w:cs="Times New Roman"/>
        </w:rPr>
        <w:t>.</w:t>
      </w:r>
      <w:r w:rsidRPr="00435A59">
        <w:rPr>
          <w:rFonts w:ascii="Times New Roman" w:hAnsi="Times New Roman" w:cs="Times New Roman"/>
        </w:rPr>
        <w:fldChar w:fldCharType="begin"/>
      </w:r>
      <w:r w:rsidRPr="00435A59">
        <w:rPr>
          <w:rFonts w:ascii="Times New Roman" w:hAnsi="Times New Roman" w:cs="Times New Roman"/>
        </w:rPr>
        <w:instrText xml:space="preserve"> ADDIN ZOTERO_ITEM CSL_CITATION {"citationID":"OkO2viWB","properties":{"formattedCitation":"\\super 15\\uc0\\u8211{}17\\nosupersub{}","plainCitation":"15–17","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435A59">
        <w:rPr>
          <w:rFonts w:ascii="Times New Roman" w:hAnsi="Times New Roman" w:cs="Times New Roman"/>
        </w:rPr>
        <w:fldChar w:fldCharType="separate"/>
      </w:r>
      <w:r w:rsidRPr="00435A59">
        <w:rPr>
          <w:rFonts w:ascii="Times New Roman" w:hAnsi="Times New Roman" w:cs="Times New Roman"/>
          <w:vertAlign w:val="superscript"/>
        </w:rPr>
        <w:t>15–17</w:t>
      </w:r>
      <w:r w:rsidRPr="00435A59">
        <w:rPr>
          <w:rFonts w:ascii="Times New Roman" w:hAnsi="Times New Roman" w:cs="Times New Roman"/>
        </w:rPr>
        <w:fldChar w:fldCharType="end"/>
      </w:r>
      <w:r w:rsidRPr="00435A59">
        <w:rPr>
          <w:rFonts w:ascii="Times New Roman" w:hAnsi="Times New Roman" w:cs="Times New Roman"/>
        </w:rPr>
        <w:t xml:space="preserve"> </w:t>
      </w:r>
      <w:r>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commentRangeStart w:id="3"/>
      <w:r w:rsidR="00A706D9">
        <w:rPr>
          <w:rFonts w:ascii="Times New Roman" w:hAnsi="Times New Roman" w:cs="Times New Roman"/>
        </w:rPr>
        <w:t xml:space="preserve">pixel-level </w:t>
      </w:r>
      <w:commentRangeEnd w:id="3"/>
      <w:r w:rsidR="00A706D9">
        <w:rPr>
          <w:rStyle w:val="CommentReference"/>
        </w:rPr>
        <w:commentReference w:id="3"/>
      </w:r>
      <w:r w:rsidR="000231D0">
        <w:rPr>
          <w:rFonts w:ascii="Times New Roman" w:hAnsi="Times New Roman" w:cs="Times New Roman"/>
        </w:rPr>
        <w:t xml:space="preserve">NDVI averages for </w:t>
      </w:r>
      <w:r w:rsidR="006E4C2C">
        <w:rPr>
          <w:rFonts w:ascii="Times New Roman" w:hAnsi="Times New Roman" w:cs="Times New Roman"/>
        </w:rPr>
        <w:t>each season</w:t>
      </w:r>
      <w:commentRangeStart w:id="4"/>
      <w:commentRangeEnd w:id="4"/>
      <w:r w:rsidR="006E4C2C">
        <w:rPr>
          <w:rStyle w:val="CommentReference"/>
        </w:rPr>
        <w:commentReference w:id="4"/>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commentRangeStart w:id="5"/>
      <w:r w:rsidR="00A706D9">
        <w:rPr>
          <w:rFonts w:ascii="Times New Roman" w:hAnsi="Times New Roman" w:cs="Times New Roman"/>
        </w:rPr>
        <w:t xml:space="preserve">pixel-level </w:t>
      </w:r>
      <w:commentRangeEnd w:id="5"/>
      <w:r w:rsidR="00A706D9">
        <w:rPr>
          <w:rStyle w:val="CommentReference"/>
        </w:rPr>
        <w:commentReference w:id="5"/>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w:t>
      </w:r>
      <w:commentRangeStart w:id="6"/>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commentRangeEnd w:id="6"/>
      <w:r w:rsidR="00A706D9">
        <w:rPr>
          <w:rStyle w:val="CommentReference"/>
        </w:rPr>
        <w:commentReference w:id="6"/>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6B310785"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 xml:space="preserve">For each year, we selected the highest population-weighted seasonal average NDVI, representing the greenest-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75C31DA0"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either excess or avoided)</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r w:rsidR="00F37DF7">
        <w:rPr>
          <w:color w:val="000000" w:themeColor="text1"/>
          <w:shd w:val="clear" w:color="auto" w:fill="FFFFFF"/>
        </w:rPr>
        <w:t xml:space="preserve"> (Equation 2)</w:t>
      </w:r>
      <w:r w:rsidR="00435EC8">
        <w:rPr>
          <w:color w:val="000000" w:themeColor="text1"/>
          <w:shd w:val="clear" w:color="auto" w:fill="FFFFFF"/>
        </w:rPr>
        <w:t>:</w:t>
      </w:r>
    </w:p>
    <w:p w14:paraId="424E22ED" w14:textId="14EE09E3"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HR*</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3D856620"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w:t>
      </w:r>
      <w:r w:rsidR="00325681">
        <w:rPr>
          <w:i w:val="0"/>
          <w:iCs w:val="0"/>
        </w:rPr>
        <w:t>city</w:t>
      </w:r>
      <w:r>
        <w:rPr>
          <w:i w:val="0"/>
          <w:iCs w:val="0"/>
        </w:rPr>
        <w:t xml:space="preserve">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sidRPr="00800D4D">
        <w:t>HR</w:t>
      </w:r>
      <w:r w:rsidR="00593670">
        <w:rPr>
          <w:i w:val="0"/>
          <w:iCs w:val="0"/>
        </w:rPr>
        <w:t>),</w:t>
      </w:r>
      <w:r w:rsidRPr="000444D7">
        <w:rPr>
          <w:i w:val="0"/>
          <w:iCs w:val="0"/>
        </w:rPr>
        <w:t xml:space="preserve"> </w:t>
      </w:r>
      <w:r>
        <w:rPr>
          <w:i w:val="0"/>
          <w:iCs w:val="0"/>
        </w:rPr>
        <w:t xml:space="preserve">and </w:t>
      </w:r>
      <w:r w:rsidR="00733950">
        <w:rPr>
          <w:i w:val="0"/>
          <w:iCs w:val="0"/>
        </w:rPr>
        <w:t>changes</w:t>
      </w:r>
      <w:r>
        <w:rPr>
          <w:i w:val="0"/>
          <w:iCs w:val="0"/>
        </w:rPr>
        <w:t xml:space="preserve"> in </w:t>
      </w:r>
      <w:r w:rsidR="00325681">
        <w:rPr>
          <w:i w:val="0"/>
          <w:iCs w:val="0"/>
        </w:rPr>
        <w:t xml:space="preserve">population-weighted greenest-season </w:t>
      </w:r>
      <w:r>
        <w:rPr>
          <w:i w:val="0"/>
          <w:iCs w:val="0"/>
        </w:rPr>
        <w:t>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562D5900"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hcshdAsl","properties":{"formattedCitation":"\\super 18\\nosupersub{}","plainCitation":"18","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8</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QexbBpt5","properties":{"formattedCitation":"\\super 19\\nosupersub{}","plainCitation":"19","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9</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AF3074" w:rsidRPr="00435A59">
        <w:rPr>
          <w:rFonts w:ascii="Times New Roman" w:hAnsi="Times New Roman" w:cs="Times New Roman"/>
        </w:rPr>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AF3074" w:rsidRPr="00435A59">
        <w:rPr>
          <w:rFonts w:ascii="Times New Roman" w:hAnsi="Times New Roman" w:cs="Times New Roman"/>
          <w:color w:val="000000"/>
          <w:vertAlign w:val="superscript"/>
        </w:rPr>
        <w:t>9</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F856B5">
        <w:rPr>
          <w:rFonts w:ascii="Times New Roman" w:hAnsi="Times New Roman" w:cs="Times New Roman"/>
          <w:color w:val="000000" w:themeColor="text1"/>
          <w:shd w:val="clear" w:color="auto" w:fill="FFFFFF"/>
        </w:rPr>
        <w:t xml:space="preserve"> among adults</w:t>
      </w:r>
      <w:r w:rsidRPr="00435A59">
        <w:rPr>
          <w:rFonts w:ascii="Times New Roman" w:hAnsi="Times New Roman" w:cs="Times New Roman"/>
          <w:color w:val="000000" w:themeColor="text1"/>
          <w:shd w:val="clear" w:color="auto" w:fill="FFFFFF"/>
        </w:rPr>
        <w:t>.</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 2014-2018</w:t>
      </w:r>
      <w:r w:rsidR="000626A4" w:rsidRPr="00435A59">
        <w:rPr>
          <w:rFonts w:ascii="Times New Roman" w:hAnsi="Times New Roman" w:cs="Times New Roman"/>
        </w:rPr>
        <w:t xml:space="preserve"> </w:t>
      </w:r>
      <w:r w:rsidR="003E788D">
        <w:rPr>
          <w:rFonts w:ascii="Times New Roman" w:hAnsi="Times New Roman" w:cs="Times New Roman"/>
        </w:rPr>
        <w:t xml:space="preserve">vs. 2019-2023 </w:t>
      </w:r>
      <w:r w:rsidR="000626A4" w:rsidRPr="00435A59">
        <w:rPr>
          <w:rFonts w:ascii="Times New Roman" w:hAnsi="Times New Roman" w:cs="Times New Roman"/>
        </w:rPr>
        <w:t xml:space="preserve">population-weighted </w:t>
      </w:r>
      <w:r w:rsidR="006816E2">
        <w:rPr>
          <w:rFonts w:ascii="Times New Roman" w:hAnsi="Times New Roman" w:cs="Times New Roman"/>
        </w:rPr>
        <w:t>greenest-season</w:t>
      </w:r>
      <w:r w:rsidR="000626A4" w:rsidRPr="00435A59">
        <w:rPr>
          <w:rFonts w:ascii="Times New Roman" w:hAnsi="Times New Roman" w:cs="Times New Roman"/>
        </w:rPr>
        <w:t xml:space="preserve"> NDVI </w:t>
      </w:r>
      <w:r w:rsidR="006816E2">
        <w:rPr>
          <w:rFonts w:ascii="Times New Roman" w:hAnsi="Times New Roman" w:cs="Times New Roman"/>
        </w:rPr>
        <w:t xml:space="preserve">average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 xml:space="preserve">We opted to use a five-year average rather than compare individual years, because we observed large inter-annual </w:t>
      </w:r>
      <w:r w:rsidR="003E788D">
        <w:rPr>
          <w:rFonts w:ascii="Times New Roman" w:hAnsi="Times New Roman" w:cs="Times New Roman"/>
        </w:rPr>
        <w:t xml:space="preserve">variability </w:t>
      </w:r>
      <w:r w:rsidR="003C2F7C">
        <w:rPr>
          <w:rFonts w:ascii="Times New Roman" w:hAnsi="Times New Roman" w:cs="Times New Roman"/>
        </w:rPr>
        <w:t>in NDVI</w:t>
      </w:r>
      <w:r w:rsidR="00F856B5">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30250A96"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Appendix </w:t>
      </w:r>
      <w:r w:rsidR="00167925">
        <w:rPr>
          <w:rFonts w:ascii="Times New Roman" w:hAnsi="Times New Roman" w:cs="Times New Roman"/>
        </w:rPr>
        <w:t>B</w:t>
      </w:r>
      <w:r w:rsidR="00225861">
        <w:rPr>
          <w:rFonts w:ascii="Times New Roman" w:hAnsi="Times New Roman" w:cs="Times New Roman"/>
        </w:rPr>
        <w:t>)</w:t>
      </w:r>
      <w:r w:rsidR="00265E16">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RvaAKQDF","properties":{"formattedCitation":"\\super 20\\nosupersub{}","plainCitation":"20","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65E16" w:rsidRPr="00265E16">
        <w:rPr>
          <w:rFonts w:ascii="Times New Roman" w:hAnsi="Times New Roman" w:cs="Times New Roman"/>
          <w:vertAlign w:val="superscript"/>
        </w:rPr>
        <w:t>20</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Appendix </w:t>
      </w:r>
      <w:r w:rsidR="00167925">
        <w:rPr>
          <w:rFonts w:ascii="Times New Roman" w:hAnsi="Times New Roman" w:cs="Times New Roman"/>
        </w:rPr>
        <w:t>C</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4C2D43">
        <w:rPr>
          <w:rFonts w:ascii="Times New Roman" w:hAnsi="Times New Roman" w:cs="Times New Roman"/>
        </w:rPr>
        <w:instrText xml:space="preserve"> ADDIN ZOTERO_ITEM CSL_CITATION {"citationID":"STzXovLg","properties":{"formattedCitation":"\\super 21\\nosupersub{}","plainCitation":"21","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4C2D43" w:rsidRPr="004C2D43">
        <w:rPr>
          <w:rFonts w:ascii="Times New Roman" w:hAnsi="Times New Roman" w:cs="Times New Roman"/>
          <w:vertAlign w:val="superscript"/>
        </w:rPr>
        <w:t>21</w:t>
      </w:r>
      <w:r w:rsidR="004C2D43">
        <w:rPr>
          <w:rFonts w:ascii="Times New Roman" w:hAnsi="Times New Roman" w:cs="Times New Roman"/>
        </w:rPr>
        <w:fldChar w:fldCharType="end"/>
      </w:r>
      <w:r>
        <w:rPr>
          <w:rFonts w:ascii="Times New Roman" w:hAnsi="Times New Roman" w:cs="Times New Roman"/>
        </w:rPr>
        <w:t xml:space="preserve"> </w:t>
      </w:r>
    </w:p>
    <w:p w14:paraId="50382E95" w14:textId="7C8F5BFC" w:rsidR="000B6E75" w:rsidRPr="00E150CA" w:rsidRDefault="000B6E75"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63963617" w14:textId="4BD0E732" w:rsidR="00750D2E" w:rsidRDefault="00551D54" w:rsidP="00551D54">
      <w:pPr>
        <w:rPr>
          <w:rFonts w:ascii="Times New Roman" w:hAnsi="Times New Roman" w:cs="Times New Roman"/>
          <w:i/>
          <w:iCs/>
          <w:color w:val="156082" w:themeColor="accent1"/>
        </w:rPr>
      </w:pPr>
      <w:r w:rsidRPr="00ED662B">
        <w:rPr>
          <w:rFonts w:ascii="Times New Roman" w:hAnsi="Times New Roman" w:cs="Times New Roman"/>
          <w:i/>
          <w:iCs/>
          <w:color w:val="156082" w:themeColor="accent1"/>
        </w:rPr>
        <w:t xml:space="preserve">The results section should detail the main findings and outcomes of your study. You should use tables only to improve conciseness or where the information cannot be given satisfactorily in other ways such as histograms or graphs. </w:t>
      </w:r>
      <w:proofErr w:type="spellStart"/>
      <w:r w:rsidRPr="00ED662B">
        <w:rPr>
          <w:rFonts w:ascii="Times New Roman" w:hAnsi="Times New Roman" w:cs="Times New Roman"/>
          <w:i/>
          <w:iCs/>
          <w:color w:val="156082" w:themeColor="accent1"/>
        </w:rPr>
        <w:t>Colour</w:t>
      </w:r>
      <w:proofErr w:type="spellEnd"/>
      <w:r w:rsidRPr="00ED662B">
        <w:rPr>
          <w:rFonts w:ascii="Times New Roman" w:hAnsi="Times New Roman" w:cs="Times New Roman"/>
          <w:i/>
          <w:iCs/>
          <w:color w:val="156082" w:themeColor="accent1"/>
        </w:rPr>
        <w:t xml:space="preserve"> should not be used in tables, if you need to denote different things in a table then you can use bold or italics etc. providing no </w:t>
      </w:r>
      <w:proofErr w:type="spellStart"/>
      <w:r w:rsidRPr="00ED662B">
        <w:rPr>
          <w:rFonts w:ascii="Times New Roman" w:hAnsi="Times New Roman" w:cs="Times New Roman"/>
          <w:i/>
          <w:iCs/>
          <w:color w:val="156082" w:themeColor="accent1"/>
        </w:rPr>
        <w:t>coloured</w:t>
      </w:r>
      <w:proofErr w:type="spellEnd"/>
      <w:r w:rsidRPr="00ED662B">
        <w:rPr>
          <w:rFonts w:ascii="Times New Roman" w:hAnsi="Times New Roman" w:cs="Times New Roman"/>
          <w:i/>
          <w:iCs/>
          <w:color w:val="156082" w:themeColor="accent1"/>
        </w:rPr>
        <w:t xml:space="preserve"> text or shading is included. Tables should be numbered serially and referred to in the text by number (table 1, etc.). Each table should have an explanatory caption which should be as concise as possible.</w:t>
      </w:r>
    </w:p>
    <w:p w14:paraId="201FE4CB" w14:textId="424CF125" w:rsidR="00AE765C" w:rsidRDefault="00AE765C" w:rsidP="00551D54">
      <w:pPr>
        <w:rPr>
          <w:rFonts w:ascii="Times New Roman" w:hAnsi="Times New Roman" w:cs="Times New Roman"/>
          <w:color w:val="000000" w:themeColor="text1"/>
        </w:rPr>
      </w:pPr>
    </w:p>
    <w:p w14:paraId="060ABC62" w14:textId="0FC659EE" w:rsidR="00AE765C" w:rsidRPr="00AE765C" w:rsidDel="009270AB" w:rsidRDefault="0005328A" w:rsidP="00AE765C">
      <w:pPr>
        <w:rPr>
          <w:del w:id="7" w:author="Martin, Greta Katherine" w:date="2024-10-28T11:04:00Z" w16du:dateUtc="2024-10-28T15:04:00Z"/>
          <w:rFonts w:ascii="Times New Roman" w:hAnsi="Times New Roman" w:cs="Times New Roman"/>
          <w:color w:val="000000" w:themeColor="text1"/>
        </w:rPr>
      </w:pPr>
      <w:del w:id="8" w:author="Martin, Greta Katherine" w:date="2024-10-28T11:04:00Z" w16du:dateUtc="2024-10-28T15:04:00Z">
        <w:r w:rsidDel="009270AB">
          <w:rPr>
            <w:rFonts w:ascii="Times New Roman" w:hAnsi="Times New Roman" w:cs="Times New Roman"/>
            <w:color w:val="000000" w:themeColor="text1"/>
          </w:rPr>
          <w:delText>Across the 1,041 global cities included in this analysis, there was a large spread in the</w:delText>
        </w:r>
        <w:r w:rsidR="002B1989" w:rsidDel="009270AB">
          <w:rPr>
            <w:rFonts w:ascii="Times New Roman" w:hAnsi="Times New Roman" w:cs="Times New Roman"/>
            <w:color w:val="000000" w:themeColor="text1"/>
          </w:rPr>
          <w:delText xml:space="preserve"> </w:delText>
        </w:r>
        <w:r w:rsidDel="009270AB">
          <w:rPr>
            <w:rFonts w:ascii="Times New Roman" w:hAnsi="Times New Roman" w:cs="Times New Roman"/>
            <w:color w:val="000000" w:themeColor="text1"/>
          </w:rPr>
          <w:delText xml:space="preserve">proportion of green and blue area (Fig. 1). </w:delText>
        </w:r>
        <w:r w:rsidR="002B1989" w:rsidDel="009270AB">
          <w:rPr>
            <w:rFonts w:ascii="Times New Roman" w:hAnsi="Times New Roman" w:cs="Times New Roman"/>
            <w:color w:val="000000" w:themeColor="text1"/>
          </w:rPr>
          <w:delText xml:space="preserve">On average, the proportion of greenspace across cities was 0.316 (min: 0.00, max: 1.00) and the proportion of blue space was 0.029 (min: 0.00, max: 0.612). </w:delText>
        </w:r>
        <w:commentRangeStart w:id="9"/>
        <w:r w:rsidR="00EB2E8E" w:rsidDel="009270AB">
          <w:rPr>
            <w:rFonts w:ascii="Times New Roman" w:hAnsi="Times New Roman" w:cs="Times New Roman"/>
            <w:color w:val="000000" w:themeColor="text1"/>
          </w:rPr>
          <w:delText>Australia and New Zealand had the lowest average proportion of green area; cities in this region had an average of just 0.069 green area. In contrast, over half of the city was green area on average in the Melanesian and Southern Asian regions.</w:delText>
        </w:r>
        <w:r w:rsidR="00A36392" w:rsidDel="009270AB">
          <w:rPr>
            <w:rFonts w:ascii="Times New Roman" w:hAnsi="Times New Roman" w:cs="Times New Roman"/>
            <w:color w:val="000000" w:themeColor="text1"/>
          </w:rPr>
          <w:delText xml:space="preserve"> Most regions had very little blue area in their urban areas. The cities of three regions had over 5% blue area: Melanesia (0.130), South-eastern Asia (0.054), and</w:delText>
        </w:r>
        <w:r w:rsidR="00C109BF" w:rsidDel="009270AB">
          <w:rPr>
            <w:rFonts w:ascii="Times New Roman" w:hAnsi="Times New Roman" w:cs="Times New Roman"/>
            <w:color w:val="000000" w:themeColor="text1"/>
          </w:rPr>
          <w:delText xml:space="preserve"> </w:delText>
        </w:r>
        <w:r w:rsidR="00A36392" w:rsidDel="009270AB">
          <w:rPr>
            <w:rFonts w:ascii="Times New Roman" w:hAnsi="Times New Roman" w:cs="Times New Roman"/>
            <w:color w:val="000000" w:themeColor="text1"/>
          </w:rPr>
          <w:delText>Australia and New Zealand (0.053).</w:delText>
        </w:r>
        <w:r w:rsidR="00310B46" w:rsidDel="009270AB">
          <w:rPr>
            <w:rFonts w:ascii="Times New Roman" w:hAnsi="Times New Roman" w:cs="Times New Roman"/>
            <w:color w:val="000000" w:themeColor="text1"/>
          </w:rPr>
          <w:delText xml:space="preserve"> Tropical cities had the most nature, with an average of 0.447 green area and 0.040 blue area.</w:delText>
        </w:r>
        <w:commentRangeEnd w:id="9"/>
        <w:r w:rsidR="00A77558" w:rsidDel="009270AB">
          <w:rPr>
            <w:rStyle w:val="CommentReference"/>
          </w:rPr>
          <w:commentReference w:id="9"/>
        </w:r>
        <w:r w:rsidR="00310B46" w:rsidDel="009270AB">
          <w:rPr>
            <w:rFonts w:ascii="Times New Roman" w:hAnsi="Times New Roman" w:cs="Times New Roman"/>
            <w:color w:val="000000" w:themeColor="text1"/>
          </w:rPr>
          <w:delText xml:space="preserve"> </w:delText>
        </w:r>
      </w:del>
    </w:p>
    <w:p w14:paraId="25C3F30C" w14:textId="4774AB5E" w:rsidR="00AE765C" w:rsidRPr="00AE765C" w:rsidDel="009270AB" w:rsidRDefault="00AE765C" w:rsidP="00551D54">
      <w:pPr>
        <w:rPr>
          <w:del w:id="10" w:author="Martin, Greta Katherine" w:date="2024-10-28T11:04:00Z" w16du:dateUtc="2024-10-28T15:04:00Z"/>
          <w:rFonts w:ascii="Times New Roman" w:hAnsi="Times New Roman" w:cs="Times New Roman"/>
          <w:color w:val="000000" w:themeColor="text1"/>
        </w:rPr>
      </w:pPr>
    </w:p>
    <w:p w14:paraId="3F522C97" w14:textId="61DF1FEB" w:rsidR="00750D2E" w:rsidRPr="00751D3A" w:rsidDel="009270AB" w:rsidRDefault="00750D2E" w:rsidP="00551D54">
      <w:pPr>
        <w:rPr>
          <w:del w:id="11" w:author="Martin, Greta Katherine" w:date="2024-10-28T11:04:00Z" w16du:dateUtc="2024-10-28T15:04:00Z"/>
          <w:rFonts w:ascii="Times New Roman" w:hAnsi="Times New Roman" w:cs="Times New Roman"/>
          <w:color w:val="156082" w:themeColor="accent1"/>
        </w:rPr>
      </w:pPr>
    </w:p>
    <w:p w14:paraId="7F1E6E04" w14:textId="1F1BB216" w:rsidR="00750D2E" w:rsidDel="009270AB" w:rsidRDefault="00750D2E" w:rsidP="00750D2E">
      <w:pPr>
        <w:rPr>
          <w:del w:id="12" w:author="Martin, Greta Katherine" w:date="2024-10-28T11:04:00Z" w16du:dateUtc="2024-10-28T15:04:00Z"/>
          <w:rFonts w:ascii="Times New Roman" w:hAnsi="Times New Roman" w:cs="Times New Roman"/>
        </w:rPr>
      </w:pPr>
      <w:del w:id="13" w:author="Martin, Greta Katherine" w:date="2024-10-28T11:04:00Z" w16du:dateUtc="2024-10-28T15:04:00Z">
        <w:r w:rsidDel="009270AB">
          <w:rPr>
            <w:rFonts w:ascii="Times New Roman" w:hAnsi="Times New Roman" w:cs="Times New Roman"/>
            <w:i/>
            <w:iCs/>
            <w:noProof/>
          </w:rPr>
          <w:drawing>
            <wp:inline distT="0" distB="0" distL="0" distR="0" wp14:anchorId="495A6F0F" wp14:editId="2D637A9A">
              <wp:extent cx="5943600" cy="1584960"/>
              <wp:effectExtent l="0" t="0" r="0" b="2540"/>
              <wp:docPr id="1009734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734368" name="Picture 1009734368"/>
                      <pic:cNvPicPr/>
                    </pic:nvPicPr>
                    <pic:blipFill>
                      <a:blip r:embed="rId11"/>
                      <a:stretch>
                        <a:fillRect/>
                      </a:stretch>
                    </pic:blipFill>
                    <pic:spPr>
                      <a:xfrm>
                        <a:off x="0" y="0"/>
                        <a:ext cx="5943600" cy="1584960"/>
                      </a:xfrm>
                      <a:prstGeom prst="rect">
                        <a:avLst/>
                      </a:prstGeom>
                    </pic:spPr>
                  </pic:pic>
                </a:graphicData>
              </a:graphic>
            </wp:inline>
          </w:drawing>
        </w:r>
      </w:del>
    </w:p>
    <w:p w14:paraId="4D6F7EA5" w14:textId="5C57A818" w:rsidR="00750D2E" w:rsidDel="009270AB" w:rsidRDefault="00750D2E" w:rsidP="00750D2E">
      <w:pPr>
        <w:rPr>
          <w:del w:id="14" w:author="Martin, Greta Katherine" w:date="2024-10-28T11:04:00Z" w16du:dateUtc="2024-10-28T15:04:00Z"/>
          <w:rFonts w:ascii="Times New Roman" w:hAnsi="Times New Roman" w:cs="Times New Roman"/>
          <w:i/>
          <w:iCs/>
        </w:rPr>
      </w:pPr>
      <w:commentRangeStart w:id="15"/>
      <w:del w:id="16" w:author="Martin, Greta Katherine" w:date="2024-10-28T11:04:00Z" w16du:dateUtc="2024-10-28T15:04:00Z">
        <w:r w:rsidRPr="0049174D" w:rsidDel="009270AB">
          <w:rPr>
            <w:rFonts w:ascii="Times New Roman" w:hAnsi="Times New Roman" w:cs="Times New Roman"/>
            <w:b/>
            <w:bCs/>
            <w:i/>
            <w:iCs/>
          </w:rPr>
          <w:delText xml:space="preserve">Figure </w:delText>
        </w:r>
        <w:commentRangeEnd w:id="15"/>
        <w:r w:rsidR="00D87E31" w:rsidDel="009270AB">
          <w:rPr>
            <w:rStyle w:val="CommentReference"/>
          </w:rPr>
          <w:commentReference w:id="15"/>
        </w:r>
        <w:r w:rsidR="00123848" w:rsidDel="009270AB">
          <w:rPr>
            <w:rFonts w:ascii="Times New Roman" w:hAnsi="Times New Roman" w:cs="Times New Roman"/>
            <w:b/>
            <w:bCs/>
            <w:i/>
            <w:iCs/>
          </w:rPr>
          <w:delText>1</w:delText>
        </w:r>
        <w:r w:rsidRPr="0049174D" w:rsidDel="009270AB">
          <w:rPr>
            <w:rFonts w:ascii="Times New Roman" w:hAnsi="Times New Roman" w:cs="Times New Roman"/>
            <w:b/>
            <w:bCs/>
            <w:i/>
            <w:iCs/>
          </w:rPr>
          <w:delText>.</w:delText>
        </w:r>
        <w:r w:rsidRPr="0049174D" w:rsidDel="009270AB">
          <w:rPr>
            <w:rFonts w:ascii="Times New Roman" w:hAnsi="Times New Roman" w:cs="Times New Roman"/>
            <w:i/>
            <w:iCs/>
          </w:rPr>
          <w:delText xml:space="preserve"> </w:delText>
        </w:r>
        <w:r w:rsidDel="009270AB">
          <w:rPr>
            <w:rFonts w:ascii="Times New Roman" w:hAnsi="Times New Roman" w:cs="Times New Roman"/>
            <w:i/>
            <w:iCs/>
          </w:rPr>
          <w:delText>Proportion of g</w:delText>
        </w:r>
        <w:r w:rsidRPr="0049174D" w:rsidDel="009270AB">
          <w:rPr>
            <w:rFonts w:ascii="Times New Roman" w:hAnsi="Times New Roman" w:cs="Times New Roman"/>
            <w:i/>
            <w:iCs/>
          </w:rPr>
          <w:delText>reen</w:delText>
        </w:r>
        <w:r w:rsidDel="009270AB">
          <w:rPr>
            <w:rFonts w:ascii="Times New Roman" w:hAnsi="Times New Roman" w:cs="Times New Roman"/>
            <w:i/>
            <w:iCs/>
          </w:rPr>
          <w:delText xml:space="preserve">, </w:delText>
        </w:r>
        <w:r w:rsidRPr="0049174D" w:rsidDel="009270AB">
          <w:rPr>
            <w:rFonts w:ascii="Times New Roman" w:hAnsi="Times New Roman" w:cs="Times New Roman"/>
            <w:i/>
            <w:iCs/>
          </w:rPr>
          <w:delText>blue</w:delText>
        </w:r>
        <w:r w:rsidDel="009270AB">
          <w:rPr>
            <w:rFonts w:ascii="Times New Roman" w:hAnsi="Times New Roman" w:cs="Times New Roman"/>
            <w:i/>
            <w:iCs/>
          </w:rPr>
          <w:delText>, and urban or non-vegetated</w:delText>
        </w:r>
        <w:r w:rsidRPr="0049174D" w:rsidDel="009270AB">
          <w:rPr>
            <w:rFonts w:ascii="Times New Roman" w:hAnsi="Times New Roman" w:cs="Times New Roman"/>
            <w:i/>
            <w:iCs/>
          </w:rPr>
          <w:delText xml:space="preserve"> area</w:delText>
        </w:r>
        <w:r w:rsidDel="009270AB">
          <w:rPr>
            <w:rFonts w:ascii="Times New Roman" w:hAnsi="Times New Roman" w:cs="Times New Roman"/>
            <w:i/>
            <w:iCs/>
          </w:rPr>
          <w:delText xml:space="preserve"> in each city by </w:delText>
        </w:r>
      </w:del>
      <w:ins w:id="17" w:author="Anenberg, Susan Casper" w:date="2024-10-28T06:16:00Z">
        <w:del w:id="18" w:author="Martin, Greta Katherine" w:date="2024-10-28T11:04:00Z" w16du:dateUtc="2024-10-28T15:04:00Z">
          <w:r w:rsidR="00D51280" w:rsidDel="009270AB">
            <w:rPr>
              <w:rFonts w:ascii="Times New Roman" w:hAnsi="Times New Roman" w:cs="Times New Roman"/>
              <w:i/>
              <w:iCs/>
            </w:rPr>
            <w:delText xml:space="preserve">(a) </w:delText>
          </w:r>
        </w:del>
      </w:ins>
      <w:commentRangeStart w:id="19"/>
      <w:del w:id="20" w:author="Martin, Greta Katherine" w:date="2024-10-28T11:04:00Z" w16du:dateUtc="2024-10-28T15:04:00Z">
        <w:r w:rsidR="00B42539" w:rsidRPr="00B42539" w:rsidDel="009270AB">
          <w:rPr>
            <w:rFonts w:ascii="Times New Roman" w:hAnsi="Times New Roman" w:cs="Times New Roman"/>
            <w:i/>
            <w:iCs/>
          </w:rPr>
          <w:delText>United Nations Statistical Division</w:delText>
        </w:r>
        <w:r w:rsidDel="009270AB">
          <w:rPr>
            <w:rFonts w:ascii="Times New Roman" w:hAnsi="Times New Roman" w:cs="Times New Roman"/>
            <w:i/>
            <w:iCs/>
          </w:rPr>
          <w:delText xml:space="preserve"> sub-</w:delText>
        </w:r>
        <w:commentRangeEnd w:id="19"/>
        <w:r w:rsidR="00D51280" w:rsidDel="009270AB">
          <w:rPr>
            <w:rStyle w:val="CommentReference"/>
          </w:rPr>
          <w:commentReference w:id="19"/>
        </w:r>
      </w:del>
      <w:ins w:id="21" w:author="Anenberg, Susan Casper" w:date="2024-10-28T06:16:00Z">
        <w:del w:id="22" w:author="Martin, Greta Katherine" w:date="2024-10-28T11:04:00Z" w16du:dateUtc="2024-10-28T15:04:00Z">
          <w:r w:rsidR="00D51280" w:rsidDel="009270AB">
            <w:rPr>
              <w:rFonts w:ascii="Times New Roman" w:hAnsi="Times New Roman" w:cs="Times New Roman"/>
              <w:i/>
              <w:iCs/>
            </w:rPr>
            <w:delText xml:space="preserve">geographic </w:delText>
          </w:r>
        </w:del>
      </w:ins>
      <w:del w:id="23" w:author="Martin, Greta Katherine" w:date="2024-10-28T11:04:00Z" w16du:dateUtc="2024-10-28T15:04:00Z">
        <w:r w:rsidDel="009270AB">
          <w:rPr>
            <w:rFonts w:ascii="Times New Roman" w:hAnsi="Times New Roman" w:cs="Times New Roman"/>
            <w:i/>
            <w:iCs/>
          </w:rPr>
          <w:delText>region</w:delText>
        </w:r>
      </w:del>
      <w:ins w:id="24" w:author="Anenberg, Susan Casper" w:date="2024-10-28T06:16:00Z">
        <w:del w:id="25" w:author="Martin, Greta Katherine" w:date="2024-10-28T11:04:00Z" w16du:dateUtc="2024-10-28T15:04:00Z">
          <w:r w:rsidR="00D51280" w:rsidDel="009270AB">
            <w:rPr>
              <w:rFonts w:ascii="Times New Roman" w:hAnsi="Times New Roman" w:cs="Times New Roman"/>
              <w:i/>
              <w:iCs/>
            </w:rPr>
            <w:delText xml:space="preserve"> and (b) climate zone</w:delText>
          </w:r>
        </w:del>
      </w:ins>
      <w:del w:id="26" w:author="Martin, Greta Katherine" w:date="2024-10-28T11:04:00Z" w16du:dateUtc="2024-10-28T15:04:00Z">
        <w:r w:rsidRPr="0049174D" w:rsidDel="009270AB">
          <w:rPr>
            <w:rFonts w:ascii="Times New Roman" w:hAnsi="Times New Roman" w:cs="Times New Roman"/>
            <w:i/>
            <w:iCs/>
          </w:rPr>
          <w:delText xml:space="preserve">. </w:delText>
        </w:r>
        <w:r w:rsidDel="009270AB">
          <w:rPr>
            <w:rFonts w:ascii="Times New Roman" w:hAnsi="Times New Roman" w:cs="Times New Roman"/>
            <w:i/>
            <w:iCs/>
          </w:rPr>
          <w:delText>Each vertical bar represents a city, and cities are arranged from smallest proportion green area to largest within each region.</w:delText>
        </w:r>
      </w:del>
    </w:p>
    <w:p w14:paraId="62D777DE" w14:textId="77777777" w:rsidR="00750D2E" w:rsidRPr="00ED662B" w:rsidRDefault="00750D2E" w:rsidP="00551D54">
      <w:pPr>
        <w:rPr>
          <w:rFonts w:ascii="Times New Roman" w:hAnsi="Times New Roman" w:cs="Times New Roman"/>
          <w:i/>
          <w:iCs/>
          <w:color w:val="156082" w:themeColor="accent1"/>
        </w:rPr>
      </w:pPr>
    </w:p>
    <w:p w14:paraId="3CBD27E3" w14:textId="77777777" w:rsidR="0047751C" w:rsidRDefault="0047751C" w:rsidP="00551D54">
      <w:pPr>
        <w:rPr>
          <w:rFonts w:ascii="Times New Roman" w:hAnsi="Times New Roman" w:cs="Times New Roman"/>
        </w:rPr>
      </w:pPr>
    </w:p>
    <w:p w14:paraId="237E0618" w14:textId="77777777" w:rsidR="00B31CD1" w:rsidRDefault="00F533A8" w:rsidP="00551D54">
      <w:pPr>
        <w:rPr>
          <w:ins w:id="27" w:author="Anenberg, Susan Casper" w:date="2024-10-28T06:23:00Z"/>
          <w:rFonts w:ascii="Times New Roman" w:hAnsi="Times New Roman" w:cs="Times New Roman"/>
        </w:rPr>
      </w:pPr>
      <w:r>
        <w:rPr>
          <w:rFonts w:ascii="Times New Roman" w:hAnsi="Times New Roman" w:cs="Times New Roman"/>
        </w:rPr>
        <w:t>The average NDVI varies greatly across global c</w:t>
      </w:r>
      <w:r w:rsidR="00933741">
        <w:rPr>
          <w:rFonts w:ascii="Times New Roman" w:hAnsi="Times New Roman" w:cs="Times New Roman"/>
        </w:rPr>
        <w:t xml:space="preserve">ities (Fig </w:t>
      </w:r>
      <w:r w:rsidR="005E52ED">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1135F2">
        <w:rPr>
          <w:rFonts w:ascii="Times New Roman" w:hAnsi="Times New Roman" w:cs="Times New Roman"/>
        </w:rPr>
        <w:t xml:space="preserve">Peak-season NDVI is correlated with </w:t>
      </w:r>
      <w:proofErr w:type="spellStart"/>
      <w:r w:rsidR="001135F2">
        <w:rPr>
          <w:rFonts w:ascii="Times New Roman" w:hAnsi="Times New Roman" w:cs="Times New Roman"/>
        </w:rPr>
        <w:t>Köppen</w:t>
      </w:r>
      <w:proofErr w:type="spellEnd"/>
      <w:r w:rsidR="001135F2">
        <w:rPr>
          <w:rFonts w:ascii="Times New Roman" w:hAnsi="Times New Roman" w:cs="Times New Roman"/>
        </w:rPr>
        <w:t xml:space="preserve">-Geiger climate classification. </w:t>
      </w:r>
      <w:commentRangeStart w:id="28"/>
      <w:r w:rsidR="001135F2">
        <w:rPr>
          <w:rFonts w:ascii="Times New Roman" w:hAnsi="Times New Roman" w:cs="Times New Roman"/>
        </w:rPr>
        <w:t>The average greenest-season NDVI for 2019-2023 was 0.193 in arid, 0.281 in temperate, 0.319 in tropical, and 0.327 in continental cities</w:t>
      </w:r>
      <w:commentRangeEnd w:id="28"/>
      <w:r w:rsidR="001607E3">
        <w:rPr>
          <w:rStyle w:val="CommentReference"/>
        </w:rPr>
        <w:commentReference w:id="28"/>
      </w:r>
      <w:r w:rsidR="001135F2">
        <w:rPr>
          <w:rFonts w:ascii="Times New Roman" w:hAnsi="Times New Roman" w:cs="Times New Roman"/>
        </w:rPr>
        <w:t>.</w:t>
      </w:r>
      <w:r w:rsidR="00F83BE8">
        <w:rPr>
          <w:rFonts w:ascii="Times New Roman" w:hAnsi="Times New Roman" w:cs="Times New Roman"/>
        </w:rPr>
        <w:t xml:space="preserve"> Western Asia was the least green, with a regional city average NDVI of 0.149, while Melanesia was the greenest, with an average NDVI of 0.417 across its cities. </w:t>
      </w:r>
      <w:r w:rsidR="0044736A">
        <w:rPr>
          <w:rFonts w:ascii="Times New Roman" w:hAnsi="Times New Roman" w:cs="Times New Roman"/>
        </w:rPr>
        <w:t xml:space="preserve"> </w:t>
      </w:r>
    </w:p>
    <w:p w14:paraId="402C84DE" w14:textId="77777777" w:rsidR="00B31CD1" w:rsidRDefault="00B31CD1" w:rsidP="00551D54">
      <w:pPr>
        <w:rPr>
          <w:ins w:id="29" w:author="Anenberg, Susan Casper" w:date="2024-10-28T06:23:00Z"/>
          <w:rFonts w:ascii="Times New Roman" w:hAnsi="Times New Roman" w:cs="Times New Roman"/>
        </w:rPr>
      </w:pPr>
    </w:p>
    <w:p w14:paraId="403A4E7F" w14:textId="346900A9" w:rsidR="00ED662B" w:rsidRDefault="00DD1521" w:rsidP="00551D54">
      <w:pPr>
        <w:rPr>
          <w:rFonts w:ascii="Times New Roman" w:hAnsi="Times New Roman" w:cs="Times New Roman"/>
        </w:rPr>
      </w:pPr>
      <w:commentRangeStart w:id="30"/>
      <w:r>
        <w:rPr>
          <w:rFonts w:ascii="Times New Roman" w:hAnsi="Times New Roman" w:cs="Times New Roman"/>
        </w:rPr>
        <w:t>Globally</w:t>
      </w:r>
      <w:commentRangeEnd w:id="30"/>
      <w:r w:rsidR="00B31CD1">
        <w:rPr>
          <w:rStyle w:val="CommentReference"/>
        </w:rPr>
        <w:commentReference w:id="30"/>
      </w:r>
      <w:r>
        <w:rPr>
          <w:rFonts w:ascii="Times New Roman" w:hAnsi="Times New Roman" w:cs="Times New Roman"/>
        </w:rPr>
        <w:t>, the five-year greenest season average NDVI decreased slightly from 0.279 in 2014-2018 to 0.270 in 2019 to 2023</w:t>
      </w:r>
      <w:ins w:id="31" w:author="Anenberg, Susan Casper" w:date="2024-10-28T06:23:00Z">
        <w:r w:rsidR="00B31CD1">
          <w:rPr>
            <w:rFonts w:ascii="Times New Roman" w:hAnsi="Times New Roman" w:cs="Times New Roman"/>
          </w:rPr>
          <w:t xml:space="preserve"> (Figure 2)</w:t>
        </w:r>
      </w:ins>
      <w:r>
        <w:rPr>
          <w:rFonts w:ascii="Times New Roman" w:hAnsi="Times New Roman" w:cs="Times New Roman"/>
        </w:rPr>
        <w:t xml:space="preserve">. Across the 1,041 cities, the </w:t>
      </w:r>
      <w:r w:rsidR="006F53BA">
        <w:rPr>
          <w:rFonts w:ascii="Times New Roman" w:hAnsi="Times New Roman" w:cs="Times New Roman"/>
        </w:rPr>
        <w:t xml:space="preserve">average percent change over this period was -0.46%, ranging from -22.29% to 29.38%. </w:t>
      </w:r>
      <w:commentRangeStart w:id="32"/>
      <w:r w:rsidR="0054585B">
        <w:rPr>
          <w:rFonts w:ascii="Times New Roman" w:hAnsi="Times New Roman" w:cs="Times New Roman"/>
        </w:rPr>
        <w:t xml:space="preserve">Strong regional trends appear in the percent change across these two time periods. </w:t>
      </w:r>
      <w:r w:rsidR="00060081">
        <w:rPr>
          <w:rFonts w:ascii="Times New Roman" w:hAnsi="Times New Roman" w:cs="Times New Roman"/>
        </w:rPr>
        <w:t xml:space="preserve">Sub-Saharan Africa has </w:t>
      </w:r>
      <w:r w:rsidR="004905C4">
        <w:rPr>
          <w:rFonts w:ascii="Times New Roman" w:hAnsi="Times New Roman" w:cs="Times New Roman"/>
        </w:rPr>
        <w:t xml:space="preserve">6 of the 10 cities with the largest decreases </w:t>
      </w:r>
      <w:r w:rsidR="00B56686">
        <w:rPr>
          <w:rFonts w:ascii="Times New Roman" w:hAnsi="Times New Roman" w:cs="Times New Roman"/>
        </w:rPr>
        <w:t>from 2014-18 to 2019-23</w:t>
      </w:r>
      <w:r w:rsidR="00060081">
        <w:rPr>
          <w:rFonts w:ascii="Times New Roman" w:hAnsi="Times New Roman" w:cs="Times New Roman"/>
        </w:rPr>
        <w:t>.</w:t>
      </w:r>
      <w:r w:rsidR="00E03410">
        <w:rPr>
          <w:rFonts w:ascii="Times New Roman" w:hAnsi="Times New Roman" w:cs="Times New Roman"/>
        </w:rPr>
        <w:t xml:space="preserve"> </w:t>
      </w:r>
      <w:r w:rsidR="00B56686">
        <w:rPr>
          <w:rFonts w:ascii="Times New Roman" w:hAnsi="Times New Roman" w:cs="Times New Roman"/>
        </w:rPr>
        <w:t xml:space="preserve">By </w:t>
      </w:r>
      <w:r w:rsidR="00E03410">
        <w:rPr>
          <w:rFonts w:ascii="Times New Roman" w:hAnsi="Times New Roman" w:cs="Times New Roman"/>
        </w:rPr>
        <w:t>contrast, 39 of the top 50 cities with the greatest percent increase in NDVI between these two time periods are located in Eastern Asia.</w:t>
      </w:r>
      <w:commentRangeEnd w:id="32"/>
      <w:r w:rsidR="00750E9F">
        <w:rPr>
          <w:rStyle w:val="CommentReference"/>
        </w:rPr>
        <w:commentReference w:id="32"/>
      </w:r>
    </w:p>
    <w:p w14:paraId="5C1748AA" w14:textId="77777777" w:rsidR="00ED662B" w:rsidRDefault="00ED662B" w:rsidP="00551D54">
      <w:pPr>
        <w:rPr>
          <w:rFonts w:ascii="Times New Roman" w:hAnsi="Times New Roman" w:cs="Times New Roman"/>
        </w:rPr>
      </w:pPr>
    </w:p>
    <w:p w14:paraId="60751B5F" w14:textId="77777777" w:rsidR="00ED662B" w:rsidRDefault="00ED662B" w:rsidP="00551D54">
      <w:pPr>
        <w:rPr>
          <w:rFonts w:ascii="Times New Roman" w:hAnsi="Times New Roman" w:cs="Times New Roman"/>
        </w:rPr>
      </w:pPr>
    </w:p>
    <w:p w14:paraId="50D6EB31" w14:textId="77777777" w:rsidR="00ED662B" w:rsidRDefault="00ED662B" w:rsidP="00551D54">
      <w:pPr>
        <w:rPr>
          <w:rFonts w:ascii="Times New Roman" w:hAnsi="Times New Roman" w:cs="Times New Roman"/>
        </w:rPr>
      </w:pPr>
    </w:p>
    <w:p w14:paraId="6B51E5FD" w14:textId="5FEEB877" w:rsidR="00ED662B" w:rsidRDefault="00BC4AFA" w:rsidP="00551D54">
      <w:pPr>
        <w:rPr>
          <w:rFonts w:ascii="Times New Roman" w:hAnsi="Times New Roman" w:cs="Times New Roman"/>
        </w:rPr>
      </w:pPr>
      <w:r>
        <w:rPr>
          <w:rFonts w:ascii="Times New Roman" w:hAnsi="Times New Roman" w:cs="Times New Roman"/>
          <w:noProof/>
        </w:rPr>
        <w:drawing>
          <wp:anchor distT="0" distB="0" distL="114300" distR="114300" simplePos="0" relativeHeight="251658240" behindDoc="1" locked="0" layoutInCell="1" allowOverlap="1" wp14:anchorId="64279C0C" wp14:editId="78423347">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6015" y="21323"/>
                <wp:lineTo x="20769" y="21092"/>
                <wp:lineTo x="20815" y="14769"/>
                <wp:lineTo x="16015" y="14031"/>
                <wp:lineTo x="20815" y="14031"/>
                <wp:lineTo x="21508" y="13938"/>
                <wp:lineTo x="21508" y="7431"/>
                <wp:lineTo x="19569" y="7385"/>
                <wp:lineTo x="3831" y="7385"/>
                <wp:lineTo x="21415" y="6785"/>
                <wp:lineTo x="21508" y="231"/>
                <wp:lineTo x="415" y="0"/>
                <wp:lineTo x="138"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0EA60C9A" w14:textId="0197D119" w:rsidR="00ED662B" w:rsidRDefault="00ED662B" w:rsidP="00551D54">
      <w:pPr>
        <w:rPr>
          <w:rFonts w:ascii="Times New Roman" w:hAnsi="Times New Roman" w:cs="Times New Roman"/>
        </w:rPr>
      </w:pPr>
    </w:p>
    <w:p w14:paraId="04BD5B0C" w14:textId="77777777" w:rsidR="00ED662B" w:rsidRDefault="00ED662B" w:rsidP="00551D54">
      <w:pPr>
        <w:rPr>
          <w:rFonts w:ascii="Times New Roman" w:hAnsi="Times New Roman" w:cs="Times New Roman"/>
        </w:rPr>
      </w:pPr>
    </w:p>
    <w:p w14:paraId="4CC64F68" w14:textId="370C9A0E"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5E52ED">
        <w:rPr>
          <w:rFonts w:ascii="Times New Roman" w:hAnsi="Times New Roman" w:cs="Times New Roman"/>
          <w:b/>
          <w:bCs/>
          <w:i/>
          <w:iCs/>
        </w:rPr>
        <w:t>2</w:t>
      </w:r>
      <w:r w:rsidRPr="00ED662B">
        <w:rPr>
          <w:rFonts w:ascii="Times New Roman" w:hAnsi="Times New Roman" w:cs="Times New Roman"/>
          <w:b/>
          <w:bCs/>
          <w:i/>
          <w:iCs/>
        </w:rPr>
        <w:t xml:space="preserve">. </w:t>
      </w:r>
      <w:r w:rsidR="00DE5536">
        <w:rPr>
          <w:rFonts w:ascii="Times New Roman" w:hAnsi="Times New Roman" w:cs="Times New Roman"/>
          <w:i/>
          <w:iCs/>
        </w:rPr>
        <w:t>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DVI</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028D9DBE" w14:textId="77777777" w:rsidR="00ED662B" w:rsidRDefault="00ED662B" w:rsidP="00551D54">
      <w:pPr>
        <w:rPr>
          <w:rFonts w:ascii="Times New Roman" w:hAnsi="Times New Roman" w:cs="Times New Roman"/>
        </w:rPr>
      </w:pPr>
    </w:p>
    <w:p w14:paraId="7B0BCEE1" w14:textId="5A3A4E6D" w:rsidR="00ED662B" w:rsidRPr="00AC5493" w:rsidRDefault="00ED662B" w:rsidP="00AC5493">
      <w:pPr>
        <w:rPr>
          <w:rFonts w:ascii="Times New Roman" w:hAnsi="Times New Roman" w:cs="Times New Roman"/>
        </w:rPr>
      </w:pPr>
    </w:p>
    <w:p w14:paraId="4EA63039" w14:textId="77777777" w:rsidR="00FA2EC9" w:rsidRDefault="00FA2EC9" w:rsidP="00551D54">
      <w:pPr>
        <w:rPr>
          <w:rFonts w:ascii="Times New Roman" w:hAnsi="Times New Roman" w:cs="Times New Roman"/>
        </w:rPr>
      </w:pPr>
    </w:p>
    <w:p w14:paraId="66123C48" w14:textId="77777777" w:rsidR="007C73A9" w:rsidRDefault="007C73A9" w:rsidP="00551D54">
      <w:pPr>
        <w:rPr>
          <w:rFonts w:ascii="Times New Roman" w:hAnsi="Times New Roman" w:cs="Times New Roman"/>
        </w:rPr>
      </w:pPr>
    </w:p>
    <w:p w14:paraId="7C242E7E" w14:textId="77777777" w:rsidR="007C73A9" w:rsidRDefault="007C73A9" w:rsidP="00551D54">
      <w:pPr>
        <w:rPr>
          <w:rFonts w:ascii="Times New Roman" w:hAnsi="Times New Roman" w:cs="Times New Roman"/>
        </w:rPr>
      </w:pPr>
    </w:p>
    <w:p w14:paraId="04355BBF" w14:textId="2DDCA91A" w:rsidR="003771C7" w:rsidRDefault="003771C7" w:rsidP="003771C7">
      <w:pPr>
        <w:rPr>
          <w:rFonts w:ascii="Times New Roman" w:hAnsi="Times New Roman" w:cs="Times New Roman"/>
        </w:rPr>
      </w:pPr>
      <w:r>
        <w:rPr>
          <w:rFonts w:ascii="Times New Roman" w:hAnsi="Times New Roman" w:cs="Times New Roman"/>
        </w:rPr>
        <w:t xml:space="preserve">Globally, </w:t>
      </w:r>
      <w:del w:id="33" w:author="Anenberg, Susan Casper" w:date="2024-10-28T06:27:00Z">
        <w:r w:rsidR="00D90D9F" w:rsidDel="00E928D9">
          <w:rPr>
            <w:rFonts w:ascii="Times New Roman" w:hAnsi="Times New Roman" w:cs="Times New Roman"/>
          </w:rPr>
          <w:delText xml:space="preserve">changes in </w:delText>
        </w:r>
      </w:del>
      <w:r w:rsidR="00D90D9F">
        <w:rPr>
          <w:rFonts w:ascii="Times New Roman" w:hAnsi="Times New Roman" w:cs="Times New Roman"/>
        </w:rPr>
        <w:t xml:space="preserve">NDVI </w:t>
      </w:r>
      <w:ins w:id="34" w:author="Anenberg, Susan Casper" w:date="2024-10-28T06:27:00Z">
        <w:r w:rsidR="00E928D9">
          <w:rPr>
            <w:rFonts w:ascii="Times New Roman" w:hAnsi="Times New Roman" w:cs="Times New Roman"/>
          </w:rPr>
          <w:t xml:space="preserve">changes </w:t>
        </w:r>
      </w:ins>
      <w:r w:rsidR="00D90D9F">
        <w:rPr>
          <w:rFonts w:ascii="Times New Roman" w:hAnsi="Times New Roman" w:cs="Times New Roman"/>
        </w:rPr>
        <w:t xml:space="preserve">from 2014-2018 to 2019-2023 were associated with </w:t>
      </w:r>
      <w:r>
        <w:rPr>
          <w:rFonts w:ascii="Times New Roman" w:hAnsi="Times New Roman" w:cs="Times New Roman"/>
        </w:rPr>
        <w:t xml:space="preserve">an </w:t>
      </w:r>
      <w:ins w:id="35" w:author="Anenberg, Susan Casper" w:date="2024-10-28T06:28:00Z">
        <w:r w:rsidR="00E928D9">
          <w:rPr>
            <w:rFonts w:ascii="Times New Roman" w:hAnsi="Times New Roman" w:cs="Times New Roman"/>
          </w:rPr>
          <w:t xml:space="preserve">estimated </w:t>
        </w:r>
      </w:ins>
      <w:r>
        <w:rPr>
          <w:rFonts w:ascii="Times New Roman" w:hAnsi="Times New Roman" w:cs="Times New Roman"/>
        </w:rPr>
        <w:t xml:space="preserve">average of 5 </w:t>
      </w:r>
      <w:del w:id="36" w:author="Martin, Greta Katherine" w:date="2024-10-28T09:07:00Z" w16du:dateUtc="2024-10-28T13:07:00Z">
        <w:r w:rsidR="009B6734" w:rsidDel="00373D6B">
          <w:rPr>
            <w:rFonts w:ascii="Times New Roman" w:hAnsi="Times New Roman" w:cs="Times New Roman"/>
          </w:rPr>
          <w:delText xml:space="preserve">excess </w:delText>
        </w:r>
      </w:del>
      <w:ins w:id="37" w:author="Martin, Greta Katherine" w:date="2024-10-28T09:07:00Z" w16du:dateUtc="2024-10-28T13:07:00Z">
        <w:r w:rsidR="00373D6B">
          <w:rPr>
            <w:rFonts w:ascii="Times New Roman" w:hAnsi="Times New Roman" w:cs="Times New Roman"/>
          </w:rPr>
          <w:t>more</w:t>
        </w:r>
        <w:r w:rsidR="00373D6B">
          <w:rPr>
            <w:rFonts w:ascii="Times New Roman" w:hAnsi="Times New Roman" w:cs="Times New Roman"/>
          </w:rPr>
          <w:t xml:space="preserve"> </w:t>
        </w:r>
      </w:ins>
      <w:ins w:id="38" w:author="Anenberg, Susan Casper" w:date="2024-10-28T06:27:00Z">
        <w:r w:rsidR="00E928D9">
          <w:rPr>
            <w:rFonts w:ascii="Times New Roman" w:hAnsi="Times New Roman" w:cs="Times New Roman"/>
          </w:rPr>
          <w:t xml:space="preserve">all-cause </w:t>
        </w:r>
      </w:ins>
      <w:ins w:id="39" w:author="Anenberg, Susan Casper" w:date="2024-10-28T06:28:00Z">
        <w:r w:rsidR="00E928D9">
          <w:rPr>
            <w:rFonts w:ascii="Times New Roman" w:hAnsi="Times New Roman" w:cs="Times New Roman"/>
          </w:rPr>
          <w:t xml:space="preserve">premature </w:t>
        </w:r>
      </w:ins>
      <w:r>
        <w:rPr>
          <w:rFonts w:ascii="Times New Roman" w:hAnsi="Times New Roman" w:cs="Times New Roman"/>
        </w:rPr>
        <w:t xml:space="preserve">deaths per 100,000 </w:t>
      </w:r>
      <w:ins w:id="40" w:author="Anenberg, Susan Casper" w:date="2024-10-28T06:27:00Z">
        <w:r w:rsidR="00E928D9">
          <w:rPr>
            <w:rFonts w:ascii="Times New Roman" w:hAnsi="Times New Roman" w:cs="Times New Roman"/>
          </w:rPr>
          <w:t xml:space="preserve">annually </w:t>
        </w:r>
      </w:ins>
      <w:r w:rsidR="00D90D9F">
        <w:rPr>
          <w:rFonts w:ascii="Times New Roman" w:hAnsi="Times New Roman" w:cs="Times New Roman"/>
        </w:rPr>
        <w:t>to the 2020 population</w:t>
      </w:r>
      <w:r>
        <w:rPr>
          <w:rFonts w:ascii="Times New Roman" w:hAnsi="Times New Roman" w:cs="Times New Roman"/>
        </w:rPr>
        <w:t xml:space="preserve"> (Fig. 3). The</w:t>
      </w:r>
      <w:r w:rsidR="001835C0">
        <w:rPr>
          <w:rFonts w:ascii="Times New Roman" w:hAnsi="Times New Roman" w:cs="Times New Roman"/>
        </w:rPr>
        <w:t xml:space="preserve"> </w:t>
      </w:r>
      <w:del w:id="41" w:author="Anenberg, Susan Casper" w:date="2024-10-28T06:28:00Z">
        <w:r w:rsidR="001835C0" w:rsidDel="00E928D9">
          <w:rPr>
            <w:rFonts w:ascii="Times New Roman" w:hAnsi="Times New Roman" w:cs="Times New Roman"/>
          </w:rPr>
          <w:delText xml:space="preserve">health burden </w:delText>
        </w:r>
      </w:del>
      <w:ins w:id="42" w:author="Anenberg, Susan Casper" w:date="2024-10-28T06:28:00Z">
        <w:r w:rsidR="00E928D9">
          <w:rPr>
            <w:rFonts w:ascii="Times New Roman" w:hAnsi="Times New Roman" w:cs="Times New Roman"/>
          </w:rPr>
          <w:t xml:space="preserve">premature mortality impact </w:t>
        </w:r>
      </w:ins>
      <w:r w:rsidR="001835C0">
        <w:rPr>
          <w:rFonts w:ascii="Times New Roman" w:hAnsi="Times New Roman" w:cs="Times New Roman"/>
        </w:rPr>
        <w:t xml:space="preserve">from </w:t>
      </w:r>
      <w:del w:id="43" w:author="Anenberg, Susan Casper" w:date="2024-10-28T06:28:00Z">
        <w:r w:rsidR="001835C0" w:rsidDel="00E928D9">
          <w:rPr>
            <w:rFonts w:ascii="Times New Roman" w:hAnsi="Times New Roman" w:cs="Times New Roman"/>
          </w:rPr>
          <w:delText xml:space="preserve">changes in </w:delText>
        </w:r>
      </w:del>
      <w:r w:rsidR="001835C0">
        <w:rPr>
          <w:rFonts w:ascii="Times New Roman" w:hAnsi="Times New Roman" w:cs="Times New Roman"/>
        </w:rPr>
        <w:t xml:space="preserve">urban greenspace </w:t>
      </w:r>
      <w:ins w:id="44" w:author="Anenberg, Susan Casper" w:date="2024-10-28T06:28:00Z">
        <w:r w:rsidR="00E928D9">
          <w:rPr>
            <w:rFonts w:ascii="Times New Roman" w:hAnsi="Times New Roman" w:cs="Times New Roman"/>
          </w:rPr>
          <w:t xml:space="preserve">changes </w:t>
        </w:r>
      </w:ins>
      <w:proofErr w:type="gramStart"/>
      <w:r w:rsidR="001835C0">
        <w:rPr>
          <w:rFonts w:ascii="Times New Roman" w:hAnsi="Times New Roman" w:cs="Times New Roman"/>
        </w:rPr>
        <w:t>was</w:t>
      </w:r>
      <w:proofErr w:type="gramEnd"/>
      <w:r w:rsidR="001835C0">
        <w:rPr>
          <w:rFonts w:ascii="Times New Roman" w:hAnsi="Times New Roman" w:cs="Times New Roman"/>
        </w:rPr>
        <w:t xml:space="preserve"> not even</w:t>
      </w:r>
      <w:r w:rsidR="00532E20">
        <w:rPr>
          <w:rFonts w:ascii="Times New Roman" w:hAnsi="Times New Roman" w:cs="Times New Roman"/>
        </w:rPr>
        <w:t>ly</w:t>
      </w:r>
      <w:r w:rsidR="001835C0">
        <w:rPr>
          <w:rFonts w:ascii="Times New Roman" w:hAnsi="Times New Roman" w:cs="Times New Roman"/>
        </w:rPr>
        <w:t xml:space="preserve"> distributed</w:t>
      </w:r>
      <w:ins w:id="45" w:author="Anenberg, Susan Casper" w:date="2024-10-28T06:28:00Z">
        <w:r w:rsidR="00E928D9">
          <w:rPr>
            <w:rFonts w:ascii="Times New Roman" w:hAnsi="Times New Roman" w:cs="Times New Roman"/>
          </w:rPr>
          <w:t xml:space="preserve"> around the world</w:t>
        </w:r>
      </w:ins>
      <w:r w:rsidR="001835C0">
        <w:rPr>
          <w:rFonts w:ascii="Times New Roman" w:hAnsi="Times New Roman" w:cs="Times New Roman"/>
        </w:rPr>
        <w:t xml:space="preserve">. </w:t>
      </w:r>
      <w:r w:rsidR="001D78AB">
        <w:rPr>
          <w:rFonts w:ascii="Times New Roman" w:hAnsi="Times New Roman" w:cs="Times New Roman"/>
        </w:rPr>
        <w:t xml:space="preserve">Changes in </w:t>
      </w:r>
      <w:r w:rsidR="009372E8">
        <w:rPr>
          <w:rFonts w:ascii="Times New Roman" w:hAnsi="Times New Roman" w:cs="Times New Roman"/>
        </w:rPr>
        <w:t xml:space="preserve">associated </w:t>
      </w:r>
      <w:r w:rsidR="001D78AB">
        <w:rPr>
          <w:rFonts w:ascii="Times New Roman" w:hAnsi="Times New Roman" w:cs="Times New Roman"/>
        </w:rPr>
        <w:t xml:space="preserve">deaths </w:t>
      </w:r>
      <w:r w:rsidR="009372E8">
        <w:rPr>
          <w:rFonts w:ascii="Times New Roman" w:hAnsi="Times New Roman" w:cs="Times New Roman"/>
        </w:rPr>
        <w:t xml:space="preserve">closely </w:t>
      </w:r>
      <w:r w:rsidR="001D78AB">
        <w:rPr>
          <w:rFonts w:ascii="Times New Roman" w:hAnsi="Times New Roman" w:cs="Times New Roman"/>
        </w:rPr>
        <w:t xml:space="preserve">mirrored trends in NDVI, with </w:t>
      </w:r>
      <w:r w:rsidR="009372E8">
        <w:rPr>
          <w:rFonts w:ascii="Times New Roman" w:hAnsi="Times New Roman" w:cs="Times New Roman"/>
        </w:rPr>
        <w:t>the largest reductions in Eastern Asia</w:t>
      </w:r>
      <w:r w:rsidR="009D59E2">
        <w:rPr>
          <w:rFonts w:ascii="Times New Roman" w:hAnsi="Times New Roman" w:cs="Times New Roman"/>
        </w:rPr>
        <w:t xml:space="preserve">. Eastern Asia had an average </w:t>
      </w:r>
      <w:ins w:id="46" w:author="Anenberg, Susan Casper" w:date="2024-10-28T06:29:00Z">
        <w:r w:rsidR="00E928D9">
          <w:rPr>
            <w:rFonts w:ascii="Times New Roman" w:hAnsi="Times New Roman" w:cs="Times New Roman"/>
          </w:rPr>
          <w:t xml:space="preserve">reduction </w:t>
        </w:r>
      </w:ins>
      <w:r w:rsidR="009D59E2">
        <w:rPr>
          <w:rFonts w:ascii="Times New Roman" w:hAnsi="Times New Roman" w:cs="Times New Roman"/>
        </w:rPr>
        <w:t xml:space="preserve">of 107 </w:t>
      </w:r>
      <w:del w:id="47" w:author="Anenberg, Susan Casper" w:date="2024-10-28T06:29:00Z">
        <w:r w:rsidR="009D59E2" w:rsidDel="00E928D9">
          <w:rPr>
            <w:rFonts w:ascii="Times New Roman" w:hAnsi="Times New Roman" w:cs="Times New Roman"/>
          </w:rPr>
          <w:delText xml:space="preserve">averted </w:delText>
        </w:r>
      </w:del>
      <w:ins w:id="48" w:author="Anenberg, Susan Casper" w:date="2024-10-28T06:29:00Z">
        <w:r w:rsidR="00E928D9">
          <w:rPr>
            <w:rFonts w:ascii="Times New Roman" w:hAnsi="Times New Roman" w:cs="Times New Roman"/>
          </w:rPr>
          <w:t xml:space="preserve">annual premature </w:t>
        </w:r>
      </w:ins>
      <w:r w:rsidR="009D59E2">
        <w:rPr>
          <w:rFonts w:ascii="Times New Roman" w:hAnsi="Times New Roman" w:cs="Times New Roman"/>
        </w:rPr>
        <w:t>deaths per 100,000 population</w:t>
      </w:r>
      <w:r w:rsidR="004234E5">
        <w:rPr>
          <w:rFonts w:ascii="Times New Roman" w:hAnsi="Times New Roman" w:cs="Times New Roman"/>
        </w:rPr>
        <w:t xml:space="preserve">, though even within this region there was substantial variation </w:t>
      </w:r>
      <w:r w:rsidR="00477C3C">
        <w:rPr>
          <w:rFonts w:ascii="Times New Roman" w:hAnsi="Times New Roman" w:cs="Times New Roman"/>
        </w:rPr>
        <w:t>across cities</w:t>
      </w:r>
      <w:ins w:id="49" w:author="Anenberg, Susan Casper" w:date="2024-10-28T06:29:00Z">
        <w:r w:rsidR="00E928D9">
          <w:rPr>
            <w:rFonts w:ascii="Times New Roman" w:hAnsi="Times New Roman" w:cs="Times New Roman"/>
          </w:rPr>
          <w:t>,</w:t>
        </w:r>
      </w:ins>
      <w:r w:rsidR="00477C3C">
        <w:rPr>
          <w:rFonts w:ascii="Times New Roman" w:hAnsi="Times New Roman" w:cs="Times New Roman"/>
        </w:rPr>
        <w:t xml:space="preserve"> </w:t>
      </w:r>
      <w:r w:rsidR="004234E5">
        <w:rPr>
          <w:rFonts w:ascii="Times New Roman" w:hAnsi="Times New Roman" w:cs="Times New Roman"/>
        </w:rPr>
        <w:t xml:space="preserve">ranging from </w:t>
      </w:r>
      <w:commentRangeStart w:id="50"/>
      <w:r w:rsidR="004234E5">
        <w:rPr>
          <w:rFonts w:ascii="Times New Roman" w:hAnsi="Times New Roman" w:cs="Times New Roman"/>
        </w:rPr>
        <w:t xml:space="preserve">324 </w:t>
      </w:r>
      <w:del w:id="51" w:author="Martin, Greta Katherine" w:date="2024-10-28T09:08:00Z" w16du:dateUtc="2024-10-28T13:08:00Z">
        <w:r w:rsidR="004234E5" w:rsidDel="00373D6B">
          <w:rPr>
            <w:rFonts w:ascii="Times New Roman" w:hAnsi="Times New Roman" w:cs="Times New Roman"/>
          </w:rPr>
          <w:delText xml:space="preserve">excess </w:delText>
        </w:r>
      </w:del>
      <w:ins w:id="52" w:author="Martin, Greta Katherine" w:date="2024-10-28T09:08:00Z" w16du:dateUtc="2024-10-28T13:08:00Z">
        <w:r w:rsidR="00373D6B">
          <w:rPr>
            <w:rFonts w:ascii="Times New Roman" w:hAnsi="Times New Roman" w:cs="Times New Roman"/>
          </w:rPr>
          <w:t>more</w:t>
        </w:r>
        <w:r w:rsidR="00373D6B">
          <w:rPr>
            <w:rFonts w:ascii="Times New Roman" w:hAnsi="Times New Roman" w:cs="Times New Roman"/>
          </w:rPr>
          <w:t xml:space="preserve"> </w:t>
        </w:r>
      </w:ins>
      <w:ins w:id="53" w:author="Anenberg, Susan Casper" w:date="2024-10-28T06:30:00Z">
        <w:r w:rsidR="00E928D9">
          <w:rPr>
            <w:rFonts w:ascii="Times New Roman" w:hAnsi="Times New Roman" w:cs="Times New Roman"/>
          </w:rPr>
          <w:t xml:space="preserve">premature </w:t>
        </w:r>
      </w:ins>
      <w:r w:rsidR="004234E5">
        <w:rPr>
          <w:rFonts w:ascii="Times New Roman" w:hAnsi="Times New Roman" w:cs="Times New Roman"/>
        </w:rPr>
        <w:t>deaths</w:t>
      </w:r>
      <w:ins w:id="54" w:author="Anenberg, Susan Casper" w:date="2024-10-28T06:30:00Z">
        <w:r w:rsidR="00E928D9">
          <w:rPr>
            <w:rFonts w:ascii="Times New Roman" w:hAnsi="Times New Roman" w:cs="Times New Roman"/>
          </w:rPr>
          <w:t xml:space="preserve"> per 100,000</w:t>
        </w:r>
      </w:ins>
      <w:r w:rsidR="00E30742">
        <w:rPr>
          <w:rFonts w:ascii="Times New Roman" w:hAnsi="Times New Roman" w:cs="Times New Roman"/>
        </w:rPr>
        <w:t xml:space="preserve"> in Hiroshima, Japan</w:t>
      </w:r>
      <w:r w:rsidR="004234E5">
        <w:rPr>
          <w:rFonts w:ascii="Times New Roman" w:hAnsi="Times New Roman" w:cs="Times New Roman"/>
        </w:rPr>
        <w:t xml:space="preserve"> to 490 </w:t>
      </w:r>
      <w:del w:id="55" w:author="Martin, Greta Katherine" w:date="2024-10-28T09:08:00Z" w16du:dateUtc="2024-10-28T13:08:00Z">
        <w:r w:rsidR="004234E5" w:rsidDel="00373D6B">
          <w:rPr>
            <w:rFonts w:ascii="Times New Roman" w:hAnsi="Times New Roman" w:cs="Times New Roman"/>
          </w:rPr>
          <w:delText>averted</w:delText>
        </w:r>
      </w:del>
      <w:ins w:id="56" w:author="Anenberg, Susan Casper" w:date="2024-10-28T06:30:00Z">
        <w:del w:id="57" w:author="Martin, Greta Katherine" w:date="2024-10-28T09:08:00Z" w16du:dateUtc="2024-10-28T13:08:00Z">
          <w:r w:rsidR="00E928D9" w:rsidDel="00373D6B">
            <w:rPr>
              <w:rFonts w:ascii="Times New Roman" w:hAnsi="Times New Roman" w:cs="Times New Roman"/>
            </w:rPr>
            <w:delText xml:space="preserve"> </w:delText>
          </w:r>
        </w:del>
      </w:ins>
      <w:ins w:id="58" w:author="Martin, Greta Katherine" w:date="2024-10-28T09:08:00Z" w16du:dateUtc="2024-10-28T13:08:00Z">
        <w:r w:rsidR="00373D6B">
          <w:rPr>
            <w:rFonts w:ascii="Times New Roman" w:hAnsi="Times New Roman" w:cs="Times New Roman"/>
          </w:rPr>
          <w:t>fewer</w:t>
        </w:r>
        <w:r w:rsidR="00373D6B">
          <w:rPr>
            <w:rFonts w:ascii="Times New Roman" w:hAnsi="Times New Roman" w:cs="Times New Roman"/>
          </w:rPr>
          <w:t xml:space="preserve"> </w:t>
        </w:r>
      </w:ins>
      <w:ins w:id="59" w:author="Anenberg, Susan Casper" w:date="2024-10-28T06:30:00Z">
        <w:r w:rsidR="00E928D9">
          <w:rPr>
            <w:rFonts w:ascii="Times New Roman" w:hAnsi="Times New Roman" w:cs="Times New Roman"/>
          </w:rPr>
          <w:t>premature</w:t>
        </w:r>
      </w:ins>
      <w:r w:rsidR="004234E5">
        <w:rPr>
          <w:rFonts w:ascii="Times New Roman" w:hAnsi="Times New Roman" w:cs="Times New Roman"/>
        </w:rPr>
        <w:t xml:space="preserve"> deaths</w:t>
      </w:r>
      <w:r w:rsidR="008D30B4">
        <w:rPr>
          <w:rFonts w:ascii="Times New Roman" w:hAnsi="Times New Roman" w:cs="Times New Roman"/>
        </w:rPr>
        <w:t xml:space="preserve"> </w:t>
      </w:r>
      <w:ins w:id="60" w:author="Anenberg, Susan Casper" w:date="2024-10-28T06:30:00Z">
        <w:r w:rsidR="00E928D9">
          <w:rPr>
            <w:rFonts w:ascii="Times New Roman" w:hAnsi="Times New Roman" w:cs="Times New Roman"/>
          </w:rPr>
          <w:t xml:space="preserve">per 100,000 </w:t>
        </w:r>
      </w:ins>
      <w:r w:rsidR="008D30B4">
        <w:rPr>
          <w:rFonts w:ascii="Times New Roman" w:hAnsi="Times New Roman" w:cs="Times New Roman"/>
        </w:rPr>
        <w:t xml:space="preserve">in </w:t>
      </w:r>
      <w:proofErr w:type="spellStart"/>
      <w:r w:rsidR="008D30B4">
        <w:rPr>
          <w:rFonts w:ascii="Times New Roman" w:hAnsi="Times New Roman" w:cs="Times New Roman"/>
        </w:rPr>
        <w:t>Shiyan</w:t>
      </w:r>
      <w:proofErr w:type="spellEnd"/>
      <w:r w:rsidR="008D30B4">
        <w:rPr>
          <w:rFonts w:ascii="Times New Roman" w:hAnsi="Times New Roman" w:cs="Times New Roman"/>
        </w:rPr>
        <w:t>, China</w:t>
      </w:r>
      <w:del w:id="61" w:author="Anenberg, Susan Casper" w:date="2024-10-28T06:30:00Z">
        <w:r w:rsidR="004234E5" w:rsidDel="00E928D9">
          <w:rPr>
            <w:rFonts w:ascii="Times New Roman" w:hAnsi="Times New Roman" w:cs="Times New Roman"/>
          </w:rPr>
          <w:delText xml:space="preserve"> per 100,000</w:delText>
        </w:r>
      </w:del>
      <w:r w:rsidR="009D59E2">
        <w:rPr>
          <w:rFonts w:ascii="Times New Roman" w:hAnsi="Times New Roman" w:cs="Times New Roman"/>
        </w:rPr>
        <w:t xml:space="preserve">. </w:t>
      </w:r>
      <w:r w:rsidR="00841C08">
        <w:rPr>
          <w:rFonts w:ascii="Times New Roman" w:hAnsi="Times New Roman" w:cs="Times New Roman"/>
        </w:rPr>
        <w:t xml:space="preserve">Southeastern Asia and Sub-Saharan Africa had the </w:t>
      </w:r>
      <w:commentRangeStart w:id="62"/>
      <w:r w:rsidR="00841C08">
        <w:rPr>
          <w:rFonts w:ascii="Times New Roman" w:hAnsi="Times New Roman" w:cs="Times New Roman"/>
        </w:rPr>
        <w:t xml:space="preserve">highest </w:t>
      </w:r>
      <w:ins w:id="63" w:author="Martin, Greta Katherine" w:date="2024-10-28T09:09:00Z" w16du:dateUtc="2024-10-28T13:09:00Z">
        <w:r w:rsidR="00373D6B">
          <w:rPr>
            <w:rFonts w:ascii="Times New Roman" w:hAnsi="Times New Roman" w:cs="Times New Roman"/>
          </w:rPr>
          <w:t xml:space="preserve">increase in </w:t>
        </w:r>
      </w:ins>
      <w:r w:rsidR="00841C08">
        <w:rPr>
          <w:rFonts w:ascii="Times New Roman" w:hAnsi="Times New Roman" w:cs="Times New Roman"/>
        </w:rPr>
        <w:t xml:space="preserve">health </w:t>
      </w:r>
      <w:commentRangeEnd w:id="62"/>
      <w:r w:rsidR="00EF26BC">
        <w:rPr>
          <w:rStyle w:val="CommentReference"/>
        </w:rPr>
        <w:commentReference w:id="62"/>
      </w:r>
      <w:r w:rsidR="00841C08">
        <w:rPr>
          <w:rFonts w:ascii="Times New Roman" w:hAnsi="Times New Roman" w:cs="Times New Roman"/>
        </w:rPr>
        <w:t xml:space="preserve">burdens, with an average of 141 and 91 </w:t>
      </w:r>
      <w:del w:id="64" w:author="Martin, Greta Katherine" w:date="2024-10-28T09:08:00Z" w16du:dateUtc="2024-10-28T13:08:00Z">
        <w:r w:rsidR="00841C08" w:rsidDel="00373D6B">
          <w:rPr>
            <w:rFonts w:ascii="Times New Roman" w:hAnsi="Times New Roman" w:cs="Times New Roman"/>
          </w:rPr>
          <w:delText xml:space="preserve">excess </w:delText>
        </w:r>
      </w:del>
      <w:ins w:id="65" w:author="Martin, Greta Katherine" w:date="2024-10-28T09:08:00Z" w16du:dateUtc="2024-10-28T13:08:00Z">
        <w:r w:rsidR="00373D6B">
          <w:rPr>
            <w:rFonts w:ascii="Times New Roman" w:hAnsi="Times New Roman" w:cs="Times New Roman"/>
          </w:rPr>
          <w:t>more</w:t>
        </w:r>
        <w:r w:rsidR="00373D6B">
          <w:rPr>
            <w:rFonts w:ascii="Times New Roman" w:hAnsi="Times New Roman" w:cs="Times New Roman"/>
          </w:rPr>
          <w:t xml:space="preserve"> </w:t>
        </w:r>
      </w:ins>
      <w:r w:rsidR="00841C08">
        <w:rPr>
          <w:rFonts w:ascii="Times New Roman" w:hAnsi="Times New Roman" w:cs="Times New Roman"/>
        </w:rPr>
        <w:t xml:space="preserve">deaths per 100,000 respectively. </w:t>
      </w:r>
      <w:r w:rsidR="00C06B07">
        <w:rPr>
          <w:rFonts w:ascii="Times New Roman" w:hAnsi="Times New Roman" w:cs="Times New Roman"/>
        </w:rPr>
        <w:t xml:space="preserve">Substantial </w:t>
      </w:r>
      <w:commentRangeStart w:id="66"/>
      <w:r w:rsidR="00C06B07">
        <w:rPr>
          <w:rFonts w:ascii="Times New Roman" w:hAnsi="Times New Roman" w:cs="Times New Roman"/>
        </w:rPr>
        <w:t>int</w:t>
      </w:r>
      <w:ins w:id="67" w:author="Martin, Greta Katherine" w:date="2024-10-28T09:09:00Z" w16du:dateUtc="2024-10-28T13:09:00Z">
        <w:r w:rsidR="00373D6B">
          <w:rPr>
            <w:rFonts w:ascii="Times New Roman" w:hAnsi="Times New Roman" w:cs="Times New Roman"/>
          </w:rPr>
          <w:t>ra</w:t>
        </w:r>
      </w:ins>
      <w:del w:id="68" w:author="Martin, Greta Katherine" w:date="2024-10-28T09:09:00Z" w16du:dateUtc="2024-10-28T13:09:00Z">
        <w:r w:rsidR="00C06B07" w:rsidDel="00373D6B">
          <w:rPr>
            <w:rFonts w:ascii="Times New Roman" w:hAnsi="Times New Roman" w:cs="Times New Roman"/>
          </w:rPr>
          <w:delText>er</w:delText>
        </w:r>
      </w:del>
      <w:commentRangeEnd w:id="66"/>
      <w:r w:rsidR="00EF26BC">
        <w:rPr>
          <w:rStyle w:val="CommentReference"/>
        </w:rPr>
        <w:commentReference w:id="66"/>
      </w:r>
      <w:r w:rsidR="00C06B07">
        <w:rPr>
          <w:rFonts w:ascii="Times New Roman" w:hAnsi="Times New Roman" w:cs="Times New Roman"/>
        </w:rPr>
        <w:t xml:space="preserve">-regional variation existed for these regions as well- ranging from 521 </w:t>
      </w:r>
      <w:del w:id="69" w:author="Martin, Greta Katherine" w:date="2024-10-28T09:08:00Z" w16du:dateUtc="2024-10-28T13:08:00Z">
        <w:r w:rsidR="00C06B07" w:rsidDel="00373D6B">
          <w:rPr>
            <w:rFonts w:ascii="Times New Roman" w:hAnsi="Times New Roman" w:cs="Times New Roman"/>
          </w:rPr>
          <w:delText xml:space="preserve">excess </w:delText>
        </w:r>
      </w:del>
      <w:ins w:id="70" w:author="Martin, Greta Katherine" w:date="2024-10-28T09:08:00Z" w16du:dateUtc="2024-10-28T13:08:00Z">
        <w:r w:rsidR="00373D6B">
          <w:rPr>
            <w:rFonts w:ascii="Times New Roman" w:hAnsi="Times New Roman" w:cs="Times New Roman"/>
          </w:rPr>
          <w:t>more</w:t>
        </w:r>
        <w:r w:rsidR="00373D6B">
          <w:rPr>
            <w:rFonts w:ascii="Times New Roman" w:hAnsi="Times New Roman" w:cs="Times New Roman"/>
          </w:rPr>
          <w:t xml:space="preserve"> </w:t>
        </w:r>
      </w:ins>
      <w:r w:rsidR="00C06B07">
        <w:rPr>
          <w:rFonts w:ascii="Times New Roman" w:hAnsi="Times New Roman" w:cs="Times New Roman"/>
        </w:rPr>
        <w:t xml:space="preserve">deaths to 87 </w:t>
      </w:r>
      <w:del w:id="71" w:author="Martin, Greta Katherine" w:date="2024-10-28T09:08:00Z" w16du:dateUtc="2024-10-28T13:08:00Z">
        <w:r w:rsidR="00C06B07" w:rsidDel="00373D6B">
          <w:rPr>
            <w:rFonts w:ascii="Times New Roman" w:hAnsi="Times New Roman" w:cs="Times New Roman"/>
          </w:rPr>
          <w:delText xml:space="preserve">averted </w:delText>
        </w:r>
      </w:del>
      <w:ins w:id="72" w:author="Martin, Greta Katherine" w:date="2024-10-28T09:08:00Z" w16du:dateUtc="2024-10-28T13:08:00Z">
        <w:r w:rsidR="00373D6B">
          <w:rPr>
            <w:rFonts w:ascii="Times New Roman" w:hAnsi="Times New Roman" w:cs="Times New Roman"/>
          </w:rPr>
          <w:t>fewer</w:t>
        </w:r>
        <w:r w:rsidR="00373D6B">
          <w:rPr>
            <w:rFonts w:ascii="Times New Roman" w:hAnsi="Times New Roman" w:cs="Times New Roman"/>
          </w:rPr>
          <w:t xml:space="preserve"> </w:t>
        </w:r>
      </w:ins>
      <w:r w:rsidR="00C06B07">
        <w:rPr>
          <w:rFonts w:ascii="Times New Roman" w:hAnsi="Times New Roman" w:cs="Times New Roman"/>
        </w:rPr>
        <w:t xml:space="preserve">deaths per 100,000 in South-eastern Asia and from 511 </w:t>
      </w:r>
      <w:del w:id="73" w:author="Martin, Greta Katherine" w:date="2024-10-28T09:08:00Z" w16du:dateUtc="2024-10-28T13:08:00Z">
        <w:r w:rsidR="00C06B07" w:rsidDel="00373D6B">
          <w:rPr>
            <w:rFonts w:ascii="Times New Roman" w:hAnsi="Times New Roman" w:cs="Times New Roman"/>
          </w:rPr>
          <w:delText xml:space="preserve">excess </w:delText>
        </w:r>
      </w:del>
      <w:ins w:id="74" w:author="Martin, Greta Katherine" w:date="2024-10-28T09:08:00Z" w16du:dateUtc="2024-10-28T13:08:00Z">
        <w:r w:rsidR="00373D6B">
          <w:rPr>
            <w:rFonts w:ascii="Times New Roman" w:hAnsi="Times New Roman" w:cs="Times New Roman"/>
          </w:rPr>
          <w:t>more</w:t>
        </w:r>
        <w:r w:rsidR="00373D6B">
          <w:rPr>
            <w:rFonts w:ascii="Times New Roman" w:hAnsi="Times New Roman" w:cs="Times New Roman"/>
          </w:rPr>
          <w:t xml:space="preserve"> </w:t>
        </w:r>
      </w:ins>
      <w:r w:rsidR="00C06B07">
        <w:rPr>
          <w:rFonts w:ascii="Times New Roman" w:hAnsi="Times New Roman" w:cs="Times New Roman"/>
        </w:rPr>
        <w:t xml:space="preserve">deaths to 212 </w:t>
      </w:r>
      <w:del w:id="75" w:author="Martin, Greta Katherine" w:date="2024-10-28T09:08:00Z" w16du:dateUtc="2024-10-28T13:08:00Z">
        <w:r w:rsidR="00C06B07" w:rsidDel="00373D6B">
          <w:rPr>
            <w:rFonts w:ascii="Times New Roman" w:hAnsi="Times New Roman" w:cs="Times New Roman"/>
          </w:rPr>
          <w:delText xml:space="preserve">averted </w:delText>
        </w:r>
      </w:del>
      <w:ins w:id="76" w:author="Martin, Greta Katherine" w:date="2024-10-28T09:08:00Z" w16du:dateUtc="2024-10-28T13:08:00Z">
        <w:r w:rsidR="00373D6B">
          <w:rPr>
            <w:rFonts w:ascii="Times New Roman" w:hAnsi="Times New Roman" w:cs="Times New Roman"/>
          </w:rPr>
          <w:t>fewer</w:t>
        </w:r>
        <w:r w:rsidR="00373D6B">
          <w:rPr>
            <w:rFonts w:ascii="Times New Roman" w:hAnsi="Times New Roman" w:cs="Times New Roman"/>
          </w:rPr>
          <w:t xml:space="preserve"> </w:t>
        </w:r>
      </w:ins>
      <w:r w:rsidR="00C06B07">
        <w:rPr>
          <w:rFonts w:ascii="Times New Roman" w:hAnsi="Times New Roman" w:cs="Times New Roman"/>
        </w:rPr>
        <w:t>deaths per 100,000 in Sub-Saharan Africa.</w:t>
      </w:r>
      <w:commentRangeEnd w:id="50"/>
      <w:r w:rsidR="00EF26BC">
        <w:rPr>
          <w:rStyle w:val="CommentReference"/>
        </w:rPr>
        <w:commentReference w:id="50"/>
      </w:r>
    </w:p>
    <w:p w14:paraId="331211FB" w14:textId="77777777" w:rsidR="007C73A9" w:rsidRDefault="007C73A9" w:rsidP="00551D54">
      <w:pPr>
        <w:rPr>
          <w:rFonts w:ascii="Times New Roman" w:hAnsi="Times New Roman" w:cs="Times New Roman"/>
        </w:rPr>
      </w:pPr>
    </w:p>
    <w:p w14:paraId="1904F4FD" w14:textId="42B0DEE9" w:rsidR="005B2BD0" w:rsidRDefault="00C7530B" w:rsidP="00551D54">
      <w:pPr>
        <w:rPr>
          <w:rFonts w:ascii="Times New Roman" w:hAnsi="Times New Roman" w:cs="Times New Roman"/>
          <w:i/>
          <w:iCs/>
        </w:rPr>
      </w:pPr>
      <w:r>
        <w:rPr>
          <w:rFonts w:ascii="Times New Roman" w:hAnsi="Times New Roman" w:cs="Times New Roman"/>
          <w:noProof/>
        </w:rPr>
        <w:drawing>
          <wp:inline distT="0" distB="0" distL="0" distR="0" wp14:anchorId="16646877" wp14:editId="10048B55">
            <wp:extent cx="5943600" cy="2971800"/>
            <wp:effectExtent l="0" t="0" r="0" b="0"/>
            <wp:docPr id="7456197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619754" name="Picture 745619754"/>
                    <pic:cNvPicPr/>
                  </pic:nvPicPr>
                  <pic:blipFill>
                    <a:blip r:embed="rId13"/>
                    <a:stretch>
                      <a:fillRect/>
                    </a:stretch>
                  </pic:blipFill>
                  <pic:spPr>
                    <a:xfrm>
                      <a:off x="0" y="0"/>
                      <a:ext cx="5943600" cy="2971800"/>
                    </a:xfrm>
                    <a:prstGeom prst="rect">
                      <a:avLst/>
                    </a:prstGeom>
                  </pic:spPr>
                </pic:pic>
              </a:graphicData>
            </a:graphic>
          </wp:inline>
        </w:drawing>
      </w:r>
    </w:p>
    <w:p w14:paraId="199095B6" w14:textId="3D5C9582" w:rsidR="0049174D" w:rsidRDefault="0049174D" w:rsidP="00551D54">
      <w:pPr>
        <w:rPr>
          <w:rFonts w:ascii="Times New Roman" w:hAnsi="Times New Roman" w:cs="Times New Roman"/>
        </w:rPr>
      </w:pPr>
    </w:p>
    <w:p w14:paraId="58261D5C" w14:textId="013A15E9" w:rsidR="0049174D" w:rsidRDefault="0049174D" w:rsidP="00551D54">
      <w:pPr>
        <w:rPr>
          <w:rFonts w:ascii="Times New Roman" w:hAnsi="Times New Roman" w:cs="Times New Roman"/>
          <w:i/>
          <w:iCs/>
        </w:rPr>
      </w:pPr>
      <w:r w:rsidRPr="0049174D">
        <w:rPr>
          <w:rFonts w:ascii="Times New Roman" w:hAnsi="Times New Roman" w:cs="Times New Roman"/>
          <w:b/>
          <w:bCs/>
          <w:i/>
          <w:iCs/>
        </w:rPr>
        <w:t>Figure 3.</w:t>
      </w:r>
      <w:r w:rsidRPr="0049174D">
        <w:rPr>
          <w:rFonts w:ascii="Times New Roman" w:hAnsi="Times New Roman" w:cs="Times New Roman"/>
          <w:i/>
          <w:iCs/>
        </w:rPr>
        <w:t xml:space="preserve"> </w:t>
      </w:r>
      <w:r w:rsidR="003A6EB2">
        <w:rPr>
          <w:rFonts w:ascii="Times New Roman" w:hAnsi="Times New Roman" w:cs="Times New Roman"/>
          <w:i/>
          <w:iCs/>
        </w:rPr>
        <w:t xml:space="preserve">Change in </w:t>
      </w:r>
      <w:ins w:id="77" w:author="Anenberg, Susan Casper" w:date="2024-10-28T06:33:00Z">
        <w:r w:rsidR="001A3B3D">
          <w:rPr>
            <w:rFonts w:ascii="Times New Roman" w:hAnsi="Times New Roman" w:cs="Times New Roman"/>
            <w:i/>
            <w:iCs/>
          </w:rPr>
          <w:t xml:space="preserve">annual all-cause </w:t>
        </w:r>
      </w:ins>
      <w:r w:rsidR="003A6EB2">
        <w:rPr>
          <w:rFonts w:ascii="Times New Roman" w:hAnsi="Times New Roman" w:cs="Times New Roman"/>
          <w:i/>
          <w:iCs/>
        </w:rPr>
        <w:t xml:space="preserve">mortality </w:t>
      </w:r>
      <w:ins w:id="78" w:author="Anenberg, Susan Casper" w:date="2024-10-28T06:33:00Z">
        <w:r w:rsidR="001A3B3D">
          <w:rPr>
            <w:rFonts w:ascii="Times New Roman" w:hAnsi="Times New Roman" w:cs="Times New Roman"/>
            <w:i/>
            <w:iCs/>
          </w:rPr>
          <w:t xml:space="preserve">per 100,000 population </w:t>
        </w:r>
      </w:ins>
      <w:del w:id="79" w:author="Anenberg, Susan Casper" w:date="2024-10-28T06:35:00Z">
        <w:r w:rsidR="003A6EB2" w:rsidDel="00A01D20">
          <w:rPr>
            <w:rFonts w:ascii="Times New Roman" w:hAnsi="Times New Roman" w:cs="Times New Roman"/>
            <w:i/>
            <w:iCs/>
          </w:rPr>
          <w:delText xml:space="preserve">to the 2020 population </w:delText>
        </w:r>
      </w:del>
      <w:r w:rsidR="003A6EB2">
        <w:rPr>
          <w:rFonts w:ascii="Times New Roman" w:hAnsi="Times New Roman" w:cs="Times New Roman"/>
          <w:i/>
          <w:iCs/>
        </w:rPr>
        <w:t xml:space="preserve">associated with </w:t>
      </w:r>
      <w:del w:id="80" w:author="Anenberg, Susan Casper" w:date="2024-10-28T06:33:00Z">
        <w:r w:rsidR="003A6EB2" w:rsidDel="001A3B3D">
          <w:rPr>
            <w:rFonts w:ascii="Times New Roman" w:hAnsi="Times New Roman" w:cs="Times New Roman"/>
            <w:i/>
            <w:iCs/>
          </w:rPr>
          <w:delText xml:space="preserve">changes in </w:delText>
        </w:r>
      </w:del>
      <w:r w:rsidR="003A6EB2">
        <w:rPr>
          <w:rFonts w:ascii="Times New Roman" w:hAnsi="Times New Roman" w:cs="Times New Roman"/>
          <w:i/>
          <w:iCs/>
        </w:rPr>
        <w:t xml:space="preserve">NDVI </w:t>
      </w:r>
      <w:ins w:id="81" w:author="Anenberg, Susan Casper" w:date="2024-10-28T06:33:00Z">
        <w:r w:rsidR="001A3B3D">
          <w:rPr>
            <w:rFonts w:ascii="Times New Roman" w:hAnsi="Times New Roman" w:cs="Times New Roman"/>
            <w:i/>
            <w:iCs/>
          </w:rPr>
          <w:t xml:space="preserve">changes </w:t>
        </w:r>
      </w:ins>
      <w:r w:rsidR="003A6EB2">
        <w:rPr>
          <w:rFonts w:ascii="Times New Roman" w:hAnsi="Times New Roman" w:cs="Times New Roman"/>
          <w:i/>
          <w:iCs/>
        </w:rPr>
        <w:t>from 2014-2018 to 2019-2023</w:t>
      </w:r>
      <w:del w:id="82" w:author="Anenberg, Susan Casper" w:date="2024-10-28T06:33:00Z">
        <w:r w:rsidR="003A6EB2" w:rsidDel="001A3B3D">
          <w:rPr>
            <w:rFonts w:ascii="Times New Roman" w:hAnsi="Times New Roman" w:cs="Times New Roman"/>
            <w:i/>
            <w:iCs/>
          </w:rPr>
          <w:delText xml:space="preserve"> per 100,000 population</w:delText>
        </w:r>
      </w:del>
      <w:ins w:id="83" w:author="Anenberg, Susan Casper" w:date="2024-10-28T06:34:00Z">
        <w:r w:rsidR="00575730">
          <w:rPr>
            <w:rFonts w:ascii="Times New Roman" w:hAnsi="Times New Roman" w:cs="Times New Roman"/>
            <w:i/>
            <w:iCs/>
          </w:rPr>
          <w:t xml:space="preserve"> for </w:t>
        </w:r>
      </w:ins>
      <w:ins w:id="84" w:author="Anenberg, Susan Casper" w:date="2024-10-28T06:35:00Z">
        <w:r w:rsidR="00575730">
          <w:rPr>
            <w:rFonts w:ascii="Times New Roman" w:hAnsi="Times New Roman" w:cs="Times New Roman"/>
            <w:i/>
            <w:iCs/>
          </w:rPr>
          <w:t>1,041 cities globally</w:t>
        </w:r>
      </w:ins>
      <w:r w:rsidR="003A6EB2">
        <w:rPr>
          <w:rFonts w:ascii="Times New Roman" w:hAnsi="Times New Roman" w:cs="Times New Roman"/>
          <w:i/>
          <w:iCs/>
        </w:rPr>
        <w:t xml:space="preserve">. </w:t>
      </w:r>
      <w:commentRangeStart w:id="85"/>
      <w:del w:id="86" w:author="Anenberg, Susan Casper" w:date="2024-10-28T06:34:00Z">
        <w:r w:rsidR="00753B4F" w:rsidDel="00575730">
          <w:rPr>
            <w:rFonts w:ascii="Times New Roman" w:hAnsi="Times New Roman" w:cs="Times New Roman"/>
            <w:i/>
            <w:iCs/>
          </w:rPr>
          <w:delText xml:space="preserve">Each dot represents a city and is colored according to the magnitude of the change in </w:delText>
        </w:r>
        <w:commentRangeStart w:id="87"/>
        <w:r w:rsidR="00753B4F" w:rsidDel="00575730">
          <w:rPr>
            <w:rFonts w:ascii="Times New Roman" w:hAnsi="Times New Roman" w:cs="Times New Roman"/>
            <w:i/>
            <w:iCs/>
          </w:rPr>
          <w:delText>number of deaths</w:delText>
        </w:r>
        <w:commentRangeEnd w:id="87"/>
        <w:r w:rsidR="003A1BDD" w:rsidDel="00575730">
          <w:rPr>
            <w:rStyle w:val="CommentReference"/>
          </w:rPr>
          <w:commentReference w:id="87"/>
        </w:r>
        <w:r w:rsidR="00753B4F" w:rsidDel="00575730">
          <w:rPr>
            <w:rFonts w:ascii="Times New Roman" w:hAnsi="Times New Roman" w:cs="Times New Roman"/>
            <w:i/>
            <w:iCs/>
          </w:rPr>
          <w:delText xml:space="preserve">. </w:delText>
        </w:r>
      </w:del>
      <w:commentRangeEnd w:id="85"/>
      <w:r w:rsidR="00575730">
        <w:rPr>
          <w:rStyle w:val="CommentReference"/>
        </w:rPr>
        <w:commentReference w:id="85"/>
      </w:r>
    </w:p>
    <w:p w14:paraId="34534C29" w14:textId="68A9E6E2" w:rsidR="00EB77D4" w:rsidRDefault="00EB77D4" w:rsidP="00551D54">
      <w:pPr>
        <w:rPr>
          <w:rFonts w:ascii="Times New Roman" w:hAnsi="Times New Roman" w:cs="Times New Roman"/>
          <w:i/>
          <w:iCs/>
        </w:rPr>
      </w:pPr>
    </w:p>
    <w:p w14:paraId="4343B97A" w14:textId="4DBEE4A5" w:rsidR="0049174D" w:rsidRDefault="00165BFB" w:rsidP="00551D54">
      <w:pPr>
        <w:rPr>
          <w:rFonts w:ascii="Times New Roman" w:hAnsi="Times New Roman" w:cs="Times New Roman"/>
        </w:rPr>
      </w:pPr>
      <w:commentRangeStart w:id="88"/>
      <w:r>
        <w:rPr>
          <w:rFonts w:ascii="Times New Roman" w:hAnsi="Times New Roman" w:cs="Times New Roman"/>
        </w:rPr>
        <w:t xml:space="preserve">In </w:t>
      </w:r>
      <w:commentRangeEnd w:id="88"/>
      <w:r w:rsidR="00EA6880">
        <w:rPr>
          <w:rStyle w:val="CommentReference"/>
        </w:rPr>
        <w:commentReference w:id="88"/>
      </w:r>
      <w:r>
        <w:rPr>
          <w:rFonts w:ascii="Times New Roman" w:hAnsi="Times New Roman" w:cs="Times New Roman"/>
        </w:rPr>
        <w:t xml:space="preserve">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 xml:space="preserve">-Geiger climate classification did not experience large changes in NDVI between the two time periods, and thus </w:t>
      </w:r>
      <w:r w:rsidR="00993AEA">
        <w:rPr>
          <w:rFonts w:ascii="Times New Roman" w:hAnsi="Times New Roman" w:cs="Times New Roman"/>
        </w:rPr>
        <w:t>had smaller magnitude</w:t>
      </w:r>
      <w:r>
        <w:rPr>
          <w:rFonts w:ascii="Times New Roman" w:hAnsi="Times New Roman" w:cs="Times New Roman"/>
        </w:rPr>
        <w:t xml:space="preserve"> changes in mortality associated with urban greenspace trends </w:t>
      </w:r>
      <w:r w:rsidR="000753B7">
        <w:rPr>
          <w:rFonts w:ascii="Times New Roman" w:hAnsi="Times New Roman" w:cs="Times New Roman"/>
        </w:rPr>
        <w:t xml:space="preserve">compared to other climates </w:t>
      </w:r>
      <w:r>
        <w:rPr>
          <w:rFonts w:ascii="Times New Roman" w:hAnsi="Times New Roman" w:cs="Times New Roman"/>
        </w:rPr>
        <w:t xml:space="preserve">(Fig. 4). </w:t>
      </w:r>
      <w:r w:rsidR="00E467F5">
        <w:rPr>
          <w:rFonts w:ascii="Times New Roman" w:hAnsi="Times New Roman" w:cs="Times New Roman"/>
        </w:rPr>
        <w:t xml:space="preserve">Temperate cities were similarly fairly evenly distributed between avoided and additional deaths associated with changes in NDVI between the two time periods, but had a much larger spread than arid cities. </w:t>
      </w:r>
      <w:r w:rsidR="0083671F">
        <w:rPr>
          <w:rFonts w:ascii="Times New Roman" w:hAnsi="Times New Roman" w:cs="Times New Roman"/>
        </w:rPr>
        <w:t>Tropical</w:t>
      </w:r>
      <w:r w:rsidR="00C91C00">
        <w:rPr>
          <w:rFonts w:ascii="Times New Roman" w:hAnsi="Times New Roman" w:cs="Times New Roman"/>
        </w:rPr>
        <w:t xml:space="preserve"> cities </w:t>
      </w:r>
      <w:r w:rsidR="0083671F">
        <w:rPr>
          <w:rFonts w:ascii="Times New Roman" w:hAnsi="Times New Roman" w:cs="Times New Roman"/>
        </w:rPr>
        <w:t xml:space="preserve">generally </w:t>
      </w:r>
      <w:r w:rsidR="00C91C00">
        <w:rPr>
          <w:rFonts w:ascii="Times New Roman" w:hAnsi="Times New Roman" w:cs="Times New Roman"/>
        </w:rPr>
        <w:t xml:space="preserve">became less green across the two </w:t>
      </w:r>
      <w:r w:rsidR="00C36EA4">
        <w:rPr>
          <w:rFonts w:ascii="Times New Roman" w:hAnsi="Times New Roman" w:cs="Times New Roman"/>
        </w:rPr>
        <w:t>time periods and had greater associated excess deaths.</w:t>
      </w:r>
      <w:r w:rsidR="00A10D1B">
        <w:rPr>
          <w:rFonts w:ascii="Times New Roman" w:hAnsi="Times New Roman" w:cs="Times New Roman"/>
        </w:rPr>
        <w:t xml:space="preserve"> In contrast, </w:t>
      </w:r>
      <w:r w:rsidR="00E74A19">
        <w:rPr>
          <w:rFonts w:ascii="Times New Roman" w:hAnsi="Times New Roman" w:cs="Times New Roman"/>
        </w:rPr>
        <w:t>continental cities were greener</w:t>
      </w:r>
      <w:r w:rsidR="00ED2483">
        <w:rPr>
          <w:rFonts w:ascii="Times New Roman" w:hAnsi="Times New Roman" w:cs="Times New Roman"/>
        </w:rPr>
        <w:t xml:space="preserve"> on average</w:t>
      </w:r>
      <w:r w:rsidR="00E74A19">
        <w:rPr>
          <w:rFonts w:ascii="Times New Roman" w:hAnsi="Times New Roman" w:cs="Times New Roman"/>
        </w:rPr>
        <w:t xml:space="preserve"> in 2019-2023 compared to 2014-2018 and experienced </w:t>
      </w:r>
      <w:r w:rsidR="00ED2483">
        <w:rPr>
          <w:rFonts w:ascii="Times New Roman" w:hAnsi="Times New Roman" w:cs="Times New Roman"/>
        </w:rPr>
        <w:t>associated reductions in deaths per 100,000.</w:t>
      </w:r>
      <w:r w:rsidR="008659CD">
        <w:rPr>
          <w:rFonts w:ascii="Times New Roman" w:hAnsi="Times New Roman" w:cs="Times New Roman"/>
        </w:rPr>
        <w:t xml:space="preserve"> </w:t>
      </w:r>
      <w:r w:rsidR="00A459D8">
        <w:rPr>
          <w:rFonts w:ascii="Times New Roman" w:hAnsi="Times New Roman" w:cs="Times New Roman"/>
        </w:rPr>
        <w:t>Despite these trends, t</w:t>
      </w:r>
      <w:r w:rsidR="008659CD">
        <w:rPr>
          <w:rFonts w:ascii="Times New Roman" w:hAnsi="Times New Roman" w:cs="Times New Roman"/>
        </w:rPr>
        <w:t xml:space="preserve">he spread across all climate classifications spanned from averted to excess deaths.  </w:t>
      </w:r>
    </w:p>
    <w:p w14:paraId="6468E882" w14:textId="77777777" w:rsidR="00540752" w:rsidRDefault="00540752" w:rsidP="00551D54">
      <w:pPr>
        <w:rPr>
          <w:rFonts w:ascii="Times New Roman" w:hAnsi="Times New Roman" w:cs="Times New Roman"/>
        </w:rPr>
      </w:pPr>
    </w:p>
    <w:p w14:paraId="27B5BCF3" w14:textId="77777777" w:rsidR="00540752" w:rsidRDefault="00540752" w:rsidP="00551D54">
      <w:pPr>
        <w:rPr>
          <w:rFonts w:ascii="Times New Roman" w:hAnsi="Times New Roman" w:cs="Times New Roman"/>
        </w:rPr>
      </w:pPr>
    </w:p>
    <w:p w14:paraId="4DDBE997" w14:textId="77777777" w:rsidR="00540752" w:rsidRDefault="00540752" w:rsidP="00551D54">
      <w:pPr>
        <w:rPr>
          <w:rFonts w:ascii="Times New Roman" w:hAnsi="Times New Roman" w:cs="Times New Roman"/>
        </w:rPr>
      </w:pPr>
    </w:p>
    <w:p w14:paraId="46AE23E9" w14:textId="0D2BA9D6" w:rsidR="00936E04" w:rsidRPr="00D57F4C" w:rsidRDefault="00D50D3C" w:rsidP="00936E04">
      <w:pPr>
        <w:rPr>
          <w:rFonts w:ascii="Times New Roman" w:hAnsi="Times New Roman" w:cs="Times New Roman"/>
          <w:i/>
          <w:iCs/>
        </w:rPr>
      </w:pPr>
      <w:commentRangeStart w:id="89"/>
      <w:r>
        <w:rPr>
          <w:rFonts w:ascii="Times New Roman" w:hAnsi="Times New Roman" w:cs="Times New Roman"/>
          <w:b/>
          <w:bCs/>
          <w:i/>
          <w:iCs/>
          <w:noProof/>
        </w:rPr>
        <w:drawing>
          <wp:anchor distT="0" distB="0" distL="114300" distR="114300" simplePos="0" relativeHeight="251659264" behindDoc="1" locked="0" layoutInCell="1" allowOverlap="1" wp14:anchorId="1CE0AA1E" wp14:editId="5B347F9D">
            <wp:simplePos x="0" y="0"/>
            <wp:positionH relativeFrom="column">
              <wp:posOffset>0</wp:posOffset>
            </wp:positionH>
            <wp:positionV relativeFrom="paragraph">
              <wp:posOffset>0</wp:posOffset>
            </wp:positionV>
            <wp:extent cx="5943600" cy="3714750"/>
            <wp:effectExtent l="0" t="0" r="0" b="6350"/>
            <wp:wrapTight wrapText="bothSides">
              <wp:wrapPolygon edited="0">
                <wp:start x="0" y="0"/>
                <wp:lineTo x="0" y="21563"/>
                <wp:lineTo x="21554" y="21563"/>
                <wp:lineTo x="21554" y="0"/>
                <wp:lineTo x="0" y="0"/>
              </wp:wrapPolygon>
            </wp:wrapTight>
            <wp:docPr id="629433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3318" name="Picture 62943318"/>
                    <pic:cNvPicPr/>
                  </pic:nvPicPr>
                  <pic:blipFill>
                    <a:blip r:embed="rId14"/>
                    <a:stretch>
                      <a:fillRect/>
                    </a:stretch>
                  </pic:blipFill>
                  <pic:spPr>
                    <a:xfrm>
                      <a:off x="0" y="0"/>
                      <a:ext cx="5943600" cy="3714750"/>
                    </a:xfrm>
                    <a:prstGeom prst="rect">
                      <a:avLst/>
                    </a:prstGeom>
                  </pic:spPr>
                </pic:pic>
              </a:graphicData>
            </a:graphic>
            <wp14:sizeRelH relativeFrom="page">
              <wp14:pctWidth>0</wp14:pctWidth>
            </wp14:sizeRelH>
            <wp14:sizeRelV relativeFrom="page">
              <wp14:pctHeight>0</wp14:pctHeight>
            </wp14:sizeRelV>
          </wp:anchor>
        </w:drawing>
      </w:r>
      <w:r w:rsidR="00936E04" w:rsidRPr="00D57F4C">
        <w:rPr>
          <w:rFonts w:ascii="Times New Roman" w:hAnsi="Times New Roman" w:cs="Times New Roman"/>
          <w:b/>
          <w:bCs/>
          <w:i/>
          <w:iCs/>
        </w:rPr>
        <w:t xml:space="preserve">Figure </w:t>
      </w:r>
      <w:commentRangeEnd w:id="89"/>
      <w:r w:rsidR="00A01D20">
        <w:rPr>
          <w:rStyle w:val="CommentReference"/>
        </w:rPr>
        <w:commentReference w:id="89"/>
      </w:r>
      <w:r w:rsidR="00936E04" w:rsidRPr="00D57F4C">
        <w:rPr>
          <w:rFonts w:ascii="Times New Roman" w:hAnsi="Times New Roman" w:cs="Times New Roman"/>
          <w:b/>
          <w:bCs/>
          <w:i/>
          <w:iCs/>
        </w:rPr>
        <w:t xml:space="preserve">4. </w:t>
      </w:r>
      <w:commentRangeStart w:id="90"/>
      <w:r w:rsidR="00AF3FCC" w:rsidRPr="00D57F4C">
        <w:rPr>
          <w:rFonts w:ascii="Times New Roman" w:hAnsi="Times New Roman" w:cs="Times New Roman"/>
          <w:i/>
          <w:iCs/>
        </w:rPr>
        <w:t xml:space="preserve">Change </w:t>
      </w:r>
      <w:commentRangeEnd w:id="90"/>
      <w:r w:rsidR="005246F9">
        <w:rPr>
          <w:rStyle w:val="CommentReference"/>
        </w:rPr>
        <w:commentReference w:id="90"/>
      </w:r>
      <w:r w:rsidR="00AF3FCC" w:rsidRPr="00D57F4C">
        <w:rPr>
          <w:rFonts w:ascii="Times New Roman" w:hAnsi="Times New Roman" w:cs="Times New Roman"/>
          <w:i/>
          <w:iCs/>
        </w:rPr>
        <w:t xml:space="preserve">in </w:t>
      </w:r>
      <w:ins w:id="91" w:author="Anenberg, Susan Casper" w:date="2024-10-28T06:36:00Z">
        <w:r w:rsidR="00567C37">
          <w:rPr>
            <w:rFonts w:ascii="Times New Roman" w:hAnsi="Times New Roman" w:cs="Times New Roman"/>
            <w:i/>
            <w:iCs/>
          </w:rPr>
          <w:t xml:space="preserve">annual all-cause </w:t>
        </w:r>
      </w:ins>
      <w:r w:rsidR="00AF3FCC" w:rsidRPr="00D57F4C">
        <w:rPr>
          <w:rFonts w:ascii="Times New Roman" w:hAnsi="Times New Roman" w:cs="Times New Roman"/>
          <w:i/>
          <w:iCs/>
        </w:rPr>
        <w:t xml:space="preserve">mortality </w:t>
      </w:r>
      <w:r w:rsidR="00E74A19">
        <w:rPr>
          <w:rFonts w:ascii="Times New Roman" w:hAnsi="Times New Roman" w:cs="Times New Roman"/>
          <w:i/>
          <w:iCs/>
        </w:rPr>
        <w:t xml:space="preserve">per 100,000 population </w:t>
      </w:r>
      <w:ins w:id="92" w:author="Anenberg, Susan Casper" w:date="2024-10-28T06:36:00Z">
        <w:r w:rsidR="00567C37">
          <w:rPr>
            <w:rFonts w:ascii="Times New Roman" w:hAnsi="Times New Roman" w:cs="Times New Roman"/>
            <w:i/>
            <w:iCs/>
          </w:rPr>
          <w:t xml:space="preserve">associated with NDVI changes from 2014-2018 to 2019-2023, </w:t>
        </w:r>
      </w:ins>
      <w:ins w:id="93" w:author="Anenberg, Susan Casper" w:date="2024-10-28T06:42:00Z">
        <w:r w:rsidR="00FF7F01">
          <w:rPr>
            <w:rFonts w:ascii="Times New Roman" w:hAnsi="Times New Roman" w:cs="Times New Roman"/>
            <w:i/>
            <w:iCs/>
          </w:rPr>
          <w:t xml:space="preserve">for 1,041 cities globally </w:t>
        </w:r>
      </w:ins>
      <w:r w:rsidR="00CF4379" w:rsidRPr="00D57F4C">
        <w:rPr>
          <w:rFonts w:ascii="Times New Roman" w:hAnsi="Times New Roman" w:cs="Times New Roman"/>
          <w:i/>
          <w:iCs/>
        </w:rPr>
        <w:t xml:space="preserve">by </w:t>
      </w:r>
      <w:proofErr w:type="spellStart"/>
      <w:r w:rsidR="00CF4379" w:rsidRPr="00D57F4C">
        <w:rPr>
          <w:rFonts w:ascii="Times New Roman" w:hAnsi="Times New Roman" w:cs="Times New Roman"/>
          <w:i/>
          <w:iCs/>
        </w:rPr>
        <w:t>Köppen</w:t>
      </w:r>
      <w:proofErr w:type="spellEnd"/>
      <w:r w:rsidR="00CF4379" w:rsidRPr="00D57F4C">
        <w:rPr>
          <w:rFonts w:ascii="Times New Roman" w:hAnsi="Times New Roman" w:cs="Times New Roman"/>
          <w:i/>
          <w:iCs/>
        </w:rPr>
        <w:t xml:space="preserve">-Geiger climate </w:t>
      </w:r>
      <w:commentRangeStart w:id="94"/>
      <w:r w:rsidR="00CF4379" w:rsidRPr="00D57F4C">
        <w:rPr>
          <w:rFonts w:ascii="Times New Roman" w:hAnsi="Times New Roman" w:cs="Times New Roman"/>
          <w:i/>
          <w:iCs/>
        </w:rPr>
        <w:t>classification</w:t>
      </w:r>
      <w:commentRangeEnd w:id="94"/>
      <w:r w:rsidR="00FF7F01">
        <w:rPr>
          <w:rStyle w:val="CommentReference"/>
        </w:rPr>
        <w:commentReference w:id="94"/>
      </w:r>
      <w:r w:rsidR="00CF4379" w:rsidRPr="00D57F4C">
        <w:rPr>
          <w:rFonts w:ascii="Times New Roman" w:hAnsi="Times New Roman" w:cs="Times New Roman"/>
          <w:i/>
          <w:iCs/>
        </w:rPr>
        <w:t xml:space="preserve">. </w:t>
      </w:r>
      <w:r w:rsidR="00E74A19">
        <w:rPr>
          <w:rFonts w:ascii="Times New Roman" w:hAnsi="Times New Roman" w:cs="Times New Roman"/>
          <w:i/>
          <w:iCs/>
        </w:rPr>
        <w:t xml:space="preserve">Density reflects the frequency of </w:t>
      </w:r>
      <w:ins w:id="95" w:author="Anenberg, Susan Casper" w:date="2024-10-28T06:42:00Z">
        <w:r w:rsidR="00FF7F01">
          <w:rPr>
            <w:rFonts w:ascii="Times New Roman" w:hAnsi="Times New Roman" w:cs="Times New Roman"/>
            <w:i/>
            <w:iCs/>
          </w:rPr>
          <w:t xml:space="preserve">city-level </w:t>
        </w:r>
      </w:ins>
      <w:r w:rsidR="00E74A19">
        <w:rPr>
          <w:rFonts w:ascii="Times New Roman" w:hAnsi="Times New Roman" w:cs="Times New Roman"/>
          <w:i/>
          <w:iCs/>
        </w:rPr>
        <w:t xml:space="preserve">values for a given change in mortality. </w:t>
      </w:r>
      <w:r w:rsidR="003D44E1">
        <w:rPr>
          <w:rFonts w:ascii="Times New Roman" w:hAnsi="Times New Roman" w:cs="Times New Roman"/>
          <w:i/>
          <w:iCs/>
        </w:rPr>
        <w:t>O</w:t>
      </w:r>
      <w:del w:id="96" w:author="Anenberg, Susan Casper" w:date="2024-10-28T06:43:00Z">
        <w:r w:rsidR="003D44E1" w:rsidDel="001E50F9">
          <w:rPr>
            <w:rFonts w:ascii="Times New Roman" w:hAnsi="Times New Roman" w:cs="Times New Roman"/>
            <w:i/>
            <w:iCs/>
          </w:rPr>
          <w:delText>nly o</w:delText>
        </w:r>
      </w:del>
      <w:r w:rsidR="003D44E1">
        <w:rPr>
          <w:rFonts w:ascii="Times New Roman" w:hAnsi="Times New Roman" w:cs="Times New Roman"/>
          <w:i/>
          <w:iCs/>
        </w:rPr>
        <w:t xml:space="preserve">ne </w:t>
      </w:r>
      <w:commentRangeStart w:id="97"/>
      <w:r w:rsidR="003D44E1">
        <w:rPr>
          <w:rFonts w:ascii="Times New Roman" w:hAnsi="Times New Roman" w:cs="Times New Roman"/>
          <w:i/>
          <w:iCs/>
        </w:rPr>
        <w:t xml:space="preserve">city </w:t>
      </w:r>
      <w:commentRangeEnd w:id="97"/>
      <w:r w:rsidR="00567C37">
        <w:rPr>
          <w:rStyle w:val="CommentReference"/>
        </w:rPr>
        <w:commentReference w:id="97"/>
      </w:r>
      <w:del w:id="98" w:author="Anenberg, Susan Casper" w:date="2024-10-28T06:43:00Z">
        <w:r w:rsidR="00E74A19" w:rsidDel="001E50F9">
          <w:rPr>
            <w:rFonts w:ascii="Times New Roman" w:hAnsi="Times New Roman" w:cs="Times New Roman"/>
            <w:i/>
            <w:iCs/>
          </w:rPr>
          <w:delText xml:space="preserve">in the study population </w:delText>
        </w:r>
        <w:r w:rsidR="003D44E1" w:rsidDel="001E50F9">
          <w:rPr>
            <w:rFonts w:ascii="Times New Roman" w:hAnsi="Times New Roman" w:cs="Times New Roman"/>
            <w:i/>
            <w:iCs/>
          </w:rPr>
          <w:delText>was</w:delText>
        </w:r>
      </w:del>
      <w:r w:rsidR="003D44E1">
        <w:rPr>
          <w:rFonts w:ascii="Times New Roman" w:hAnsi="Times New Roman" w:cs="Times New Roman"/>
          <w:i/>
          <w:iCs/>
        </w:rPr>
        <w:t xml:space="preserve"> classified as “Polar” </w:t>
      </w:r>
      <w:del w:id="99" w:author="Anenberg, Susan Casper" w:date="2024-10-28T06:43:00Z">
        <w:r w:rsidR="003D44E1" w:rsidDel="001E50F9">
          <w:rPr>
            <w:rFonts w:ascii="Times New Roman" w:hAnsi="Times New Roman" w:cs="Times New Roman"/>
            <w:i/>
            <w:iCs/>
          </w:rPr>
          <w:delText xml:space="preserve">and </w:delText>
        </w:r>
      </w:del>
      <w:r w:rsidR="003D44E1">
        <w:rPr>
          <w:rFonts w:ascii="Times New Roman" w:hAnsi="Times New Roman" w:cs="Times New Roman"/>
          <w:i/>
          <w:iCs/>
        </w:rPr>
        <w:t>was dropped from th</w:t>
      </w:r>
      <w:r w:rsidR="0062156B">
        <w:rPr>
          <w:rFonts w:ascii="Times New Roman" w:hAnsi="Times New Roman" w:cs="Times New Roman"/>
          <w:i/>
          <w:iCs/>
        </w:rPr>
        <w:t>e</w:t>
      </w:r>
      <w:r w:rsidR="003D44E1">
        <w:rPr>
          <w:rFonts w:ascii="Times New Roman" w:hAnsi="Times New Roman" w:cs="Times New Roman"/>
          <w:i/>
          <w:iCs/>
        </w:rPr>
        <w:t xml:space="preserve"> </w:t>
      </w:r>
      <w:r w:rsidR="004E4DEF">
        <w:rPr>
          <w:rFonts w:ascii="Times New Roman" w:hAnsi="Times New Roman" w:cs="Times New Roman"/>
          <w:i/>
          <w:iCs/>
        </w:rPr>
        <w:t>figure</w:t>
      </w:r>
      <w:r w:rsidR="003D44E1">
        <w:rPr>
          <w:rFonts w:ascii="Times New Roman" w:hAnsi="Times New Roman" w:cs="Times New Roman"/>
          <w:i/>
          <w:iCs/>
        </w:rPr>
        <w:t>.</w:t>
      </w:r>
    </w:p>
    <w:p w14:paraId="22B44AA0" w14:textId="752602AF" w:rsidR="0049174D" w:rsidRDefault="0049174D" w:rsidP="00551D54">
      <w:pPr>
        <w:rPr>
          <w:rFonts w:ascii="Times New Roman" w:hAnsi="Times New Roman" w:cs="Times New Roman"/>
        </w:rPr>
      </w:pPr>
    </w:p>
    <w:p w14:paraId="658D5587" w14:textId="77777777" w:rsidR="0049174D" w:rsidRDefault="0049174D" w:rsidP="00551D54">
      <w:pPr>
        <w:rPr>
          <w:rFonts w:ascii="Times New Roman" w:hAnsi="Times New Roman" w:cs="Times New Roman"/>
        </w:rPr>
      </w:pPr>
    </w:p>
    <w:p w14:paraId="5E7C09EB" w14:textId="77777777" w:rsidR="0049174D" w:rsidRPr="0049174D" w:rsidRDefault="0049174D"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45F3EA58" w14:textId="58E27B99"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hould discuss the significance of the results and compare them with previous work using relevant references.</w:t>
      </w:r>
    </w:p>
    <w:p w14:paraId="7F0F4C41" w14:textId="77777777" w:rsidR="003057CF" w:rsidRDefault="003057CF" w:rsidP="00551D54">
      <w:pPr>
        <w:rPr>
          <w:rFonts w:ascii="Times New Roman" w:hAnsi="Times New Roman" w:cs="Times New Roman"/>
        </w:rPr>
      </w:pPr>
    </w:p>
    <w:p w14:paraId="130A7BAD" w14:textId="3D192FDA" w:rsidR="00613582" w:rsidRDefault="00613582" w:rsidP="00551D54">
      <w:pPr>
        <w:rPr>
          <w:ins w:id="100" w:author="Anenberg, Susan Casper" w:date="2024-10-28T06:48:00Z"/>
          <w:rFonts w:ascii="Times New Roman" w:hAnsi="Times New Roman" w:cs="Times New Roman"/>
        </w:rPr>
      </w:pPr>
      <w:commentRangeStart w:id="101"/>
      <w:r>
        <w:rPr>
          <w:rFonts w:ascii="Times New Roman" w:hAnsi="Times New Roman" w:cs="Times New Roman"/>
        </w:rPr>
        <w:t xml:space="preserve">We found that urban greenspace varies greatly across global cities and </w:t>
      </w:r>
      <w:commentRangeStart w:id="102"/>
      <w:r>
        <w:rPr>
          <w:rFonts w:ascii="Times New Roman" w:hAnsi="Times New Roman" w:cs="Times New Roman"/>
        </w:rPr>
        <w:t xml:space="preserve">is related to region </w:t>
      </w:r>
      <w:commentRangeEnd w:id="102"/>
      <w:r w:rsidR="00085BF5">
        <w:rPr>
          <w:rStyle w:val="CommentReference"/>
        </w:rPr>
        <w:commentReference w:id="102"/>
      </w:r>
      <w:r>
        <w:rPr>
          <w:rFonts w:ascii="Times New Roman" w:hAnsi="Times New Roman" w:cs="Times New Roman"/>
        </w:rPr>
        <w:t xml:space="preserve">and climate classification. </w:t>
      </w:r>
      <w:r w:rsidR="007C10CC">
        <w:rPr>
          <w:rFonts w:ascii="Times New Roman" w:hAnsi="Times New Roman" w:cs="Times New Roman"/>
        </w:rPr>
        <w:t xml:space="preserve">We provide estimates of urban greenspace </w:t>
      </w:r>
      <w:r w:rsidR="00507D1B">
        <w:rPr>
          <w:rFonts w:ascii="Times New Roman" w:hAnsi="Times New Roman" w:cs="Times New Roman"/>
        </w:rPr>
        <w:t xml:space="preserve">in terms of the greenest season population-weighted NDVI as well as the proportion of green area. </w:t>
      </w:r>
      <w:r>
        <w:rPr>
          <w:rFonts w:ascii="Times New Roman" w:hAnsi="Times New Roman" w:cs="Times New Roman"/>
        </w:rPr>
        <w:t>Overall, cities have become less green from 2014-18 to 2019-23. However, in some regions such as Eastern Asia, cities have become greener</w:t>
      </w:r>
      <w:r w:rsidR="004E7988">
        <w:rPr>
          <w:rFonts w:ascii="Times New Roman" w:hAnsi="Times New Roman" w:cs="Times New Roman"/>
        </w:rPr>
        <w:t xml:space="preserve"> over this same period</w:t>
      </w:r>
      <w:r>
        <w:rPr>
          <w:rFonts w:ascii="Times New Roman" w:hAnsi="Times New Roman" w:cs="Times New Roman"/>
        </w:rPr>
        <w:t xml:space="preserve">. </w:t>
      </w:r>
      <w:r w:rsidR="004E7988">
        <w:rPr>
          <w:rFonts w:ascii="Times New Roman" w:hAnsi="Times New Roman" w:cs="Times New Roman"/>
        </w:rPr>
        <w:t>Cities in arid climate zones tend to have more stable peak-season NDVI from year to year, resulting in narrower estimates of the associated health impact. We estimate that changes in NDVI from 2014-2018 to 2019-2023 were associated with 5 additional deaths per 100,000 across the 1,041 cities.</w:t>
      </w:r>
      <w:commentRangeEnd w:id="101"/>
      <w:r w:rsidR="005B31D0">
        <w:rPr>
          <w:rStyle w:val="CommentReference"/>
        </w:rPr>
        <w:commentReference w:id="101"/>
      </w:r>
    </w:p>
    <w:p w14:paraId="0A4D8CE0" w14:textId="5C221636" w:rsidR="003774C2" w:rsidRDefault="003774C2" w:rsidP="00551D54">
      <w:pPr>
        <w:rPr>
          <w:ins w:id="103" w:author="Anenberg, Susan Casper" w:date="2024-10-28T06:48:00Z"/>
          <w:rFonts w:ascii="Times New Roman" w:hAnsi="Times New Roman" w:cs="Times New Roman"/>
        </w:rPr>
      </w:pPr>
    </w:p>
    <w:p w14:paraId="22BAEF3C" w14:textId="33E2CA8E" w:rsidR="003774C2" w:rsidRDefault="003774C2" w:rsidP="00551D54">
      <w:pPr>
        <w:rPr>
          <w:rFonts w:ascii="Times New Roman" w:hAnsi="Times New Roman" w:cs="Times New Roman"/>
        </w:rPr>
      </w:pPr>
      <w:ins w:id="104" w:author="Anenberg, Susan Casper" w:date="2024-10-28T06:48:00Z">
        <w:r>
          <w:rPr>
            <w:rFonts w:ascii="Times New Roman" w:hAnsi="Times New Roman" w:cs="Times New Roman"/>
          </w:rPr>
          <w:t>Add Paragraph putting the results in context with the greenspace health impact literature</w:t>
        </w:r>
      </w:ins>
    </w:p>
    <w:p w14:paraId="078C4639" w14:textId="77777777" w:rsidR="00507D1B" w:rsidRDefault="00507D1B" w:rsidP="00551D54">
      <w:pPr>
        <w:rPr>
          <w:rFonts w:ascii="Times New Roman" w:hAnsi="Times New Roman" w:cs="Times New Roman"/>
        </w:rPr>
      </w:pPr>
    </w:p>
    <w:p w14:paraId="2D700140" w14:textId="1F78F843" w:rsidR="008929AF" w:rsidRDefault="00AA3F0D" w:rsidP="00551D54">
      <w:pPr>
        <w:rPr>
          <w:rFonts w:ascii="Times New Roman" w:hAnsi="Times New Roman" w:cs="Times New Roman"/>
        </w:rPr>
      </w:pPr>
      <w:r>
        <w:rPr>
          <w:rFonts w:ascii="Times New Roman" w:hAnsi="Times New Roman" w:cs="Times New Roman"/>
        </w:rPr>
        <w:lastRenderedPageBreak/>
        <w:t xml:space="preserve">The most common metric used in epidemiological studies of urban greenspace and health is NDVI, because of its fine spatial and temporal resolution, which lends itself particularly well to longitudinal studies. However, there are some key limitations of NDVI. First, NDVI is a function of the greenness of vegetation, which can miss important factors influencing usability such as land ownership, perceptions of safety, and infrastructure. </w:t>
      </w:r>
      <w:r w:rsidR="00C802AF">
        <w:rPr>
          <w:rFonts w:ascii="Times New Roman" w:hAnsi="Times New Roman" w:cs="Times New Roman"/>
        </w:rPr>
        <w:t xml:space="preserve">Second, we found substantial 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 xml:space="preserve">Differences in NDVI between two individual years are therefore more likely to reflect weather patterns rather than city-wide efforts towards urban greening. To account for these cyclical patterns, we instead compare differences between two 5-year periods. However, </w:t>
      </w:r>
      <w:r w:rsidR="00DD06C6">
        <w:rPr>
          <w:rFonts w:ascii="Times New Roman" w:hAnsi="Times New Roman" w:cs="Times New Roman"/>
        </w:rPr>
        <w:t xml:space="preserve">the changes in NDVI that we present likely represent both climatic changes as well as urban policy interventions. </w:t>
      </w:r>
      <w:r w:rsidR="00933057">
        <w:rPr>
          <w:rFonts w:ascii="Times New Roman" w:hAnsi="Times New Roman" w:cs="Times New Roman"/>
        </w:rPr>
        <w:t>While this</w:t>
      </w:r>
      <w:commentRangeStart w:id="105"/>
      <w:r w:rsidR="00933057">
        <w:rPr>
          <w:rFonts w:ascii="Times New Roman" w:hAnsi="Times New Roman" w:cs="Times New Roman"/>
        </w:rPr>
        <w:t xml:space="preserve"> does not affect our health impact assessment, which uses similar exposure definitions,</w:t>
      </w:r>
      <w:commentRangeEnd w:id="105"/>
      <w:r w:rsidR="00286C54">
        <w:rPr>
          <w:rStyle w:val="CommentReference"/>
        </w:rPr>
        <w:commentReference w:id="105"/>
      </w:r>
      <w:r w:rsidR="00933057">
        <w:rPr>
          <w:rFonts w:ascii="Times New Roman" w:hAnsi="Times New Roman" w:cs="Times New Roman"/>
        </w:rPr>
        <w:t xml:space="preserve"> it does highlight imperfections with NDVI as a measure. Many of the pathways through which increased NDVI has been shown to benefit health, such as increased physical activity, social interaction, and exposure to sunlight and </w:t>
      </w:r>
      <w:r w:rsidR="00055F86">
        <w:rPr>
          <w:rFonts w:ascii="Times New Roman" w:hAnsi="Times New Roman" w:cs="Times New Roman"/>
        </w:rPr>
        <w:t>microorganisms</w:t>
      </w:r>
      <w:r w:rsidR="00933057">
        <w:rPr>
          <w:rFonts w:ascii="Times New Roman" w:hAnsi="Times New Roman" w:cs="Times New Roman"/>
        </w:rPr>
        <w:t xml:space="preserve">, </w:t>
      </w:r>
      <w:r w:rsidR="00055F86">
        <w:rPr>
          <w:rFonts w:ascii="Times New Roman" w:hAnsi="Times New Roman" w:cs="Times New Roman"/>
        </w:rPr>
        <w:t xml:space="preserve">should not be dramatically different in a greener or drier year. </w:t>
      </w:r>
      <w:commentRangeStart w:id="106"/>
      <w:r w:rsidR="00310609">
        <w:rPr>
          <w:rFonts w:ascii="Times New Roman" w:hAnsi="Times New Roman" w:cs="Times New Roman"/>
        </w:rPr>
        <w:t>We include landcover based metrics of urban green and blue space, which are more stable, though not without their own limitations. Landcover based estimates miss smaller-scale nature, which can be important in the urban context.</w:t>
      </w:r>
      <w:commentRangeEnd w:id="106"/>
      <w:r w:rsidR="00286C54">
        <w:rPr>
          <w:rStyle w:val="CommentReference"/>
        </w:rPr>
        <w:commentReference w:id="106"/>
      </w:r>
    </w:p>
    <w:p w14:paraId="7BC7FB77" w14:textId="77777777" w:rsidR="00A04301" w:rsidRDefault="00A04301" w:rsidP="00551D54">
      <w:pPr>
        <w:rPr>
          <w:rFonts w:ascii="Times New Roman" w:hAnsi="Times New Roman" w:cs="Times New Roman"/>
        </w:rPr>
      </w:pPr>
    </w:p>
    <w:p w14:paraId="163F25CB" w14:textId="002E6582" w:rsidR="003057CF" w:rsidRPr="00E150CA" w:rsidRDefault="00DA1D37" w:rsidP="00275B6E">
      <w:pPr>
        <w:tabs>
          <w:tab w:val="left" w:pos="8010"/>
        </w:tabs>
        <w:rPr>
          <w:rFonts w:ascii="Times New Roman" w:hAnsi="Times New Roman" w:cs="Times New Roman"/>
        </w:rPr>
      </w:pPr>
      <w:r>
        <w:rPr>
          <w:rFonts w:ascii="Times New Roman" w:hAnsi="Times New Roman" w:cs="Times New Roman"/>
        </w:rPr>
        <w:t>To put our results into context, we found that observed changes in NDVI were associated with 5 additional deaths per 100,000 to the 2020 population</w:t>
      </w:r>
      <w:r w:rsidR="00757BB7">
        <w:rPr>
          <w:rFonts w:ascii="Times New Roman" w:hAnsi="Times New Roman" w:cs="Times New Roman"/>
        </w:rPr>
        <w:t>, with individual city contributions ranging from 521 excess deaths to 569 averted deaths per 100,000</w:t>
      </w:r>
      <w:r>
        <w:rPr>
          <w:rFonts w:ascii="Times New Roman" w:hAnsi="Times New Roman" w:cs="Times New Roman"/>
        </w:rPr>
        <w:t>. In 2019, the mortality burden from fine particulate matter</w:t>
      </w:r>
      <w:r w:rsidR="00643A8D">
        <w:rPr>
          <w:rFonts w:ascii="Times New Roman" w:hAnsi="Times New Roman" w:cs="Times New Roman"/>
        </w:rPr>
        <w:t xml:space="preserve"> (PM</w:t>
      </w:r>
      <w:r w:rsidR="00643A8D" w:rsidRPr="00643A8D">
        <w:rPr>
          <w:rFonts w:ascii="Times New Roman" w:hAnsi="Times New Roman" w:cs="Times New Roman"/>
          <w:vertAlign w:val="subscript"/>
        </w:rPr>
        <w:t>2.5</w:t>
      </w:r>
      <w:r w:rsidR="00643A8D">
        <w:rPr>
          <w:rFonts w:ascii="Times New Roman" w:hAnsi="Times New Roman" w:cs="Times New Roman"/>
        </w:rPr>
        <w:t>)</w:t>
      </w:r>
      <w:r>
        <w:rPr>
          <w:rFonts w:ascii="Times New Roman" w:hAnsi="Times New Roman" w:cs="Times New Roman"/>
        </w:rPr>
        <w:t>, the leading environmental risk factor contributing to the global burden of disease, was estimated to be between 45-77 premature deaths per 100,000.</w:t>
      </w:r>
      <w:r>
        <w:rPr>
          <w:rFonts w:ascii="Times New Roman" w:hAnsi="Times New Roman" w:cs="Times New Roman"/>
        </w:rPr>
        <w:fldChar w:fldCharType="begin"/>
      </w:r>
      <w:r>
        <w:rPr>
          <w:rFonts w:ascii="Times New Roman" w:hAnsi="Times New Roman" w:cs="Times New Roman"/>
        </w:rPr>
        <w:instrText xml:space="preserve"> ADDIN ZOTERO_ITEM CSL_CITATION {"citationID":"k94PcGHb","properties":{"formattedCitation":"\\super 22\\nosupersub{}","plainCitation":"22","noteIndex":0},"citationItems":[{"id":769,"uris":["http://zotero.org/users/10202395/items/QEUMD6EI"],"itemData":{"id":769,"type":"article-journal","abstract":"Background With much of the world’s population residing in urban areas, an understanding of air pollution exposures at the city level can inform mitigation approaches. Previous studies of global urban air pollution have not considered trends in air pollutant concentrations nor corresponding attributable mortality burdens. We aimed to estimate trends in fine particulate matter (PM2·5) concentrations and associated mortality for cities globally.","container-title":"The Lancet Planetary Health","DOI":"10.1016/S2542-5196(21)00350-8","ISSN":"25425196","issue":"2","journalAbbreviation":"The Lancet Planetary Health","language":"en","page":"e139-e146","source":"DOI.org (Crossref)","title":"Global urban temporal trends in fine particulate matter (PM2·5) and attributable health burdens: estimates from global datasets","title-short":"Global urban temporal trends in fine particulate matter (PM2·5) and attributable health burdens","volume":"6","author":[{"family":"Southerland","given":"Veronica A"},{"family":"Brauer","given":"Michael"},{"family":"Mohegh","given":"Arash"},{"family":"Hammer","given":"Melanie S"},{"family":"Van Donkelaar","given":"Aaron"},{"family":"Martin","given":"Randall V"},{"family":"Apte","given":"Joshua S"},{"family":"Anenberg","given":"Susan C"}],"issued":{"date-parts":[["2022",2]]}}}],"schema":"https://github.com/citation-style-language/schema/raw/master/csl-citation.json"} </w:instrText>
      </w:r>
      <w:r>
        <w:rPr>
          <w:rFonts w:ascii="Times New Roman" w:hAnsi="Times New Roman" w:cs="Times New Roman"/>
        </w:rPr>
        <w:fldChar w:fldCharType="separate"/>
      </w:r>
      <w:r w:rsidRPr="00DA1D37">
        <w:rPr>
          <w:rFonts w:ascii="Times New Roman" w:hAnsi="Times New Roman" w:cs="Times New Roman"/>
          <w:vertAlign w:val="superscript"/>
        </w:rPr>
        <w:t>22</w:t>
      </w:r>
      <w:r>
        <w:rPr>
          <w:rFonts w:ascii="Times New Roman" w:hAnsi="Times New Roman" w:cs="Times New Roman"/>
        </w:rPr>
        <w:fldChar w:fldCharType="end"/>
      </w:r>
      <w:r>
        <w:rPr>
          <w:rFonts w:ascii="Times New Roman" w:hAnsi="Times New Roman" w:cs="Times New Roman"/>
        </w:rPr>
        <w:t xml:space="preserve"> </w:t>
      </w:r>
      <w:r w:rsidR="00BC36DD">
        <w:rPr>
          <w:rFonts w:ascii="Times New Roman" w:hAnsi="Times New Roman" w:cs="Times New Roman"/>
        </w:rPr>
        <w:t xml:space="preserve">While these estimates are not directly comparable, they provide an idea of the magnitude of the relative importance of </w:t>
      </w:r>
      <w:r w:rsidR="002355C4">
        <w:rPr>
          <w:rFonts w:ascii="Times New Roman" w:hAnsi="Times New Roman" w:cs="Times New Roman"/>
        </w:rPr>
        <w:t xml:space="preserve">insufficient greenspace </w:t>
      </w:r>
      <w:r w:rsidR="00643A8D">
        <w:rPr>
          <w:rFonts w:ascii="Times New Roman" w:hAnsi="Times New Roman" w:cs="Times New Roman"/>
        </w:rPr>
        <w:t xml:space="preserve">compared </w:t>
      </w:r>
      <w:r w:rsidR="002355C4">
        <w:rPr>
          <w:rFonts w:ascii="Times New Roman" w:hAnsi="Times New Roman" w:cs="Times New Roman"/>
        </w:rPr>
        <w:t xml:space="preserve">to the most important air pollutant for health. </w:t>
      </w:r>
      <w:r w:rsidR="00643A8D">
        <w:rPr>
          <w:rFonts w:ascii="Times New Roman" w:hAnsi="Times New Roman" w:cs="Times New Roman"/>
        </w:rPr>
        <w:t>The estimates are not equivalent because the greenspace health burden includes deaths from all causes, while that of PM</w:t>
      </w:r>
      <w:r w:rsidR="00643A8D" w:rsidRPr="00643A8D">
        <w:rPr>
          <w:rFonts w:ascii="Times New Roman" w:hAnsi="Times New Roman" w:cs="Times New Roman"/>
          <w:vertAlign w:val="subscript"/>
        </w:rPr>
        <w:t>2.5</w:t>
      </w:r>
      <w:r w:rsidR="00643A8D">
        <w:rPr>
          <w:rFonts w:ascii="Times New Roman" w:hAnsi="Times New Roman" w:cs="Times New Roman"/>
          <w:vertAlign w:val="subscript"/>
        </w:rPr>
        <w:t xml:space="preserve"> </w:t>
      </w:r>
      <w:r w:rsidR="00643A8D">
        <w:rPr>
          <w:rFonts w:ascii="Times New Roman" w:hAnsi="Times New Roman" w:cs="Times New Roman"/>
        </w:rPr>
        <w:t xml:space="preserve">considers deaths from six causes. </w:t>
      </w:r>
      <w:r w:rsidR="000B0248">
        <w:rPr>
          <w:rFonts w:ascii="Times New Roman" w:hAnsi="Times New Roman" w:cs="Times New Roman"/>
        </w:rPr>
        <w:t>Furthermore</w:t>
      </w:r>
      <w:r w:rsidR="00643A8D">
        <w:rPr>
          <w:rFonts w:ascii="Times New Roman" w:hAnsi="Times New Roman" w:cs="Times New Roman"/>
        </w:rPr>
        <w:t>, u</w:t>
      </w:r>
      <w:r w:rsidR="00BA22DC">
        <w:rPr>
          <w:rFonts w:ascii="Times New Roman" w:hAnsi="Times New Roman" w:cs="Times New Roman"/>
        </w:rPr>
        <w:t>nlike other environmental hazards, there is no agreed upon standard to consider a city inadequately green.</w:t>
      </w:r>
      <w:r w:rsidR="00643A8D">
        <w:rPr>
          <w:rFonts w:ascii="Times New Roman" w:hAnsi="Times New Roman" w:cs="Times New Roman"/>
        </w:rPr>
        <w:t xml:space="preserve"> This complicates calculating the health burden of insufficient access to greenspace. Due to this issue, health impact assessments have often calculated the associated mortality from a 0.1 increase in NDVI, which is not easily understood in actionable terms.</w:t>
      </w:r>
      <w:r w:rsidR="009B65D4">
        <w:rPr>
          <w:rFonts w:ascii="Times New Roman" w:hAnsi="Times New Roman" w:cs="Times New Roman"/>
        </w:rPr>
        <w:t xml:space="preserve"> Additionally, a 0.1 increase in one setting might be very different </w:t>
      </w:r>
      <w:r w:rsidR="00E238E3">
        <w:rPr>
          <w:rFonts w:ascii="Times New Roman" w:hAnsi="Times New Roman" w:cs="Times New Roman"/>
        </w:rPr>
        <w:t xml:space="preserve">from another </w:t>
      </w:r>
      <w:r w:rsidR="009B65D4">
        <w:rPr>
          <w:rFonts w:ascii="Times New Roman" w:hAnsi="Times New Roman" w:cs="Times New Roman"/>
        </w:rPr>
        <w:t>in terms of feasibility due to rainfall and other climactic con</w:t>
      </w:r>
      <w:r w:rsidR="00411F45">
        <w:rPr>
          <w:rFonts w:ascii="Times New Roman" w:hAnsi="Times New Roman" w:cs="Times New Roman"/>
        </w:rPr>
        <w:t>s</w:t>
      </w:r>
      <w:r w:rsidR="009B65D4">
        <w:rPr>
          <w:rFonts w:ascii="Times New Roman" w:hAnsi="Times New Roman" w:cs="Times New Roman"/>
        </w:rPr>
        <w:t>traints.</w:t>
      </w:r>
      <w:r w:rsidR="00674CE9">
        <w:rPr>
          <w:rFonts w:ascii="Times New Roman" w:hAnsi="Times New Roman" w:cs="Times New Roman"/>
        </w:rPr>
        <w:t xml:space="preserve"> The urban greenspace field could benefit from future studies exploring alternative measurements to NDVI and ideal levels of greenspace for human health.</w:t>
      </w: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66AC1C56"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highlight the novelty and significance of the work, and any plans for future relevant work.</w:t>
      </w:r>
    </w:p>
    <w:p w14:paraId="73C7F6DD" w14:textId="77777777" w:rsidR="00551D54" w:rsidRDefault="00551D54" w:rsidP="00551D54">
      <w:pPr>
        <w:rPr>
          <w:rFonts w:ascii="Times New Roman" w:hAnsi="Times New Roman" w:cs="Times New Roman"/>
        </w:rPr>
      </w:pPr>
    </w:p>
    <w:p w14:paraId="7AB0316B" w14:textId="0FAD1EA2" w:rsidR="007354C6" w:rsidRDefault="007354C6" w:rsidP="00551D54">
      <w:pPr>
        <w:rPr>
          <w:rFonts w:ascii="Times New Roman" w:hAnsi="Times New Roman" w:cs="Times New Roman"/>
        </w:rPr>
      </w:pPr>
      <w:r>
        <w:rPr>
          <w:rFonts w:ascii="Times New Roman" w:hAnsi="Times New Roman" w:cs="Times New Roman"/>
        </w:rPr>
        <w:t>We explored trends in peak-season population-weighted NDVI from 2014-2023 and</w:t>
      </w:r>
      <w:commentRangeStart w:id="107"/>
      <w:r>
        <w:rPr>
          <w:rFonts w:ascii="Times New Roman" w:hAnsi="Times New Roman" w:cs="Times New Roman"/>
        </w:rPr>
        <w:t xml:space="preserve"> found large inter-annual variation that posed limitations in our ability to estimate the attributable health burden from changes in NDVI across individual years.</w:t>
      </w:r>
      <w:commentRangeEnd w:id="107"/>
      <w:r w:rsidR="003774C2">
        <w:rPr>
          <w:rStyle w:val="CommentReference"/>
        </w:rPr>
        <w:commentReference w:id="107"/>
      </w:r>
      <w:r w:rsidR="00E401D7">
        <w:rPr>
          <w:rFonts w:ascii="Times New Roman" w:hAnsi="Times New Roman" w:cs="Times New Roman"/>
        </w:rPr>
        <w:t xml:space="preserve"> Globally, NDVI has decreased from 2014-2018 to 2019-2023, though this trend is v</w:t>
      </w:r>
      <w:commentRangeStart w:id="108"/>
      <w:r w:rsidR="00E401D7">
        <w:rPr>
          <w:rFonts w:ascii="Times New Roman" w:hAnsi="Times New Roman" w:cs="Times New Roman"/>
        </w:rPr>
        <w:t>ery different, and even reversed, depending on the individual city, world region, and climate classification.</w:t>
      </w:r>
      <w:commentRangeEnd w:id="108"/>
      <w:r w:rsidR="00F50FD4">
        <w:rPr>
          <w:rStyle w:val="CommentReference"/>
        </w:rPr>
        <w:commentReference w:id="108"/>
      </w:r>
      <w:r w:rsidR="00E401D7">
        <w:rPr>
          <w:rFonts w:ascii="Times New Roman" w:hAnsi="Times New Roman" w:cs="Times New Roman"/>
        </w:rPr>
        <w:t xml:space="preserve"> Trends in NDVI likely reflect a mix of efforts to increase urban greenspace, weather, and climate change.</w:t>
      </w:r>
    </w:p>
    <w:p w14:paraId="13C437E5" w14:textId="77777777" w:rsidR="006E388F" w:rsidRDefault="006E388F" w:rsidP="00551D54">
      <w:pPr>
        <w:rPr>
          <w:ins w:id="109" w:author="Martin, Greta Katherine" w:date="2024-10-28T09:01:00Z" w16du:dateUtc="2024-10-28T13:01:00Z"/>
          <w:rFonts w:ascii="Times New Roman" w:hAnsi="Times New Roman" w:cs="Times New Roman"/>
        </w:rPr>
      </w:pPr>
    </w:p>
    <w:p w14:paraId="7522A270" w14:textId="77777777" w:rsidR="002B6F7A" w:rsidRDefault="002B6F7A" w:rsidP="00551D54">
      <w:pPr>
        <w:rPr>
          <w:ins w:id="110" w:author="Martin, Greta Katherine" w:date="2024-10-28T09:01:00Z" w16du:dateUtc="2024-10-28T13:01:00Z"/>
          <w:rFonts w:ascii="Times New Roman" w:hAnsi="Times New Roman" w:cs="Times New Roman"/>
        </w:rPr>
      </w:pPr>
    </w:p>
    <w:p w14:paraId="0B5F25F8" w14:textId="77777777" w:rsidR="002B6F7A" w:rsidRPr="00E150CA" w:rsidRDefault="002B6F7A" w:rsidP="002B6F7A">
      <w:pPr>
        <w:rPr>
          <w:rFonts w:ascii="Times New Roman" w:hAnsi="Times New Roman" w:cs="Times New Roman"/>
          <w:color w:val="000000"/>
          <w:shd w:val="clear" w:color="auto" w:fill="FFFFFF"/>
        </w:rPr>
      </w:pPr>
      <w:commentRangeStart w:id="111"/>
      <w:r w:rsidRPr="00E150CA">
        <w:rPr>
          <w:rFonts w:ascii="Times New Roman" w:hAnsi="Times New Roman" w:cs="Times New Roman"/>
          <w:color w:val="000000"/>
          <w:shd w:val="clear" w:color="auto" w:fill="FFFFFF"/>
        </w:rPr>
        <w:t xml:space="preserve">The </w:t>
      </w:r>
      <w:commentRangeEnd w:id="111"/>
      <w:r>
        <w:rPr>
          <w:rStyle w:val="CommentReference"/>
        </w:rPr>
        <w:commentReference w:id="111"/>
      </w:r>
      <w:r w:rsidRPr="00E150CA">
        <w:rPr>
          <w:rFonts w:ascii="Times New Roman" w:hAnsi="Times New Roman" w:cs="Times New Roman"/>
          <w:color w:val="000000"/>
          <w:shd w:val="clear" w:color="auto" w:fill="FFFFFF"/>
        </w:rPr>
        <w:t>most common metric used to quantify greenspace in the health literature is the normalized difference vegetation index (NDVI)</w:t>
      </w:r>
      <w:r w:rsidRPr="00E150CA">
        <w:rPr>
          <w:rFonts w:ascii="Times New Roman" w:hAnsi="Times New Roman" w:cs="Times New Roman"/>
          <w:color w:val="000000"/>
          <w:shd w:val="clear" w:color="auto" w:fill="FFFFFF"/>
        </w:rPr>
        <w:fldChar w:fldCharType="begin"/>
      </w:r>
      <w:r w:rsidRPr="00E150CA">
        <w:rPr>
          <w:rFonts w:ascii="Times New Roman" w:hAnsi="Times New Roman" w:cs="Times New Roman"/>
          <w:color w:val="000000"/>
          <w:shd w:val="clear" w:color="auto" w:fill="FFFFFF"/>
        </w:rPr>
        <w:instrText xml:space="preserve"> ADDIN ZOTERO_ITEM CSL_CITATION {"citationID":"gopPpE6h","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Pr="00E150CA">
        <w:rPr>
          <w:rFonts w:ascii="Times New Roman" w:hAnsi="Times New Roman" w:cs="Times New Roman"/>
          <w:color w:val="000000"/>
          <w:vertAlign w:val="superscript"/>
        </w:rPr>
        <w:t>9</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NDVI is a satellite-derived measure that uses visible and near infrared light to quantify the density of vegetation. NDVI ranges from -1 to 1, with negative values indicating water, snow, and ice, values near zero representing limited vegetation (e.g. urban areas, barren land), and positive values signifying vegetation.</w:t>
      </w:r>
      <w:r w:rsidRPr="00E150CA">
        <w:rPr>
          <w:rFonts w:ascii="Times New Roman" w:hAnsi="Times New Roman" w:cs="Times New Roman"/>
          <w:color w:val="000000"/>
          <w:shd w:val="clear" w:color="auto" w:fill="FFFFFF"/>
        </w:rPr>
        <w:fldChar w:fldCharType="begin"/>
      </w:r>
      <w:r w:rsidRPr="00E150CA">
        <w:rPr>
          <w:rFonts w:ascii="Times New Roman" w:hAnsi="Times New Roman" w:cs="Times New Roman"/>
          <w:color w:val="000000"/>
          <w:shd w:val="clear" w:color="auto" w:fill="FFFFFF"/>
        </w:rPr>
        <w:instrText xml:space="preserve"> ADDIN ZOTERO_ITEM CSL_CITATION {"citationID":"22ZFXWTl","properties":{"formattedCitation":"\\super 10\\nosupersub{}","plainCitation":"1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Pr="00E150CA">
        <w:rPr>
          <w:rFonts w:ascii="Times New Roman" w:hAnsi="Times New Roman" w:cs="Times New Roman"/>
          <w:color w:val="000000"/>
          <w:vertAlign w:val="superscript"/>
        </w:rPr>
        <w:t>10</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 xml:space="preserve">While most health studies use NDVI to measure greenspace, many urban greenspace policy goals are better classified with landcover datasets. Landcover maps classify each unit of land into discrete categories such as forests or shrublands. Because NDVI is not a commonly known metric outside of the scientific literature, these broad classifications can provide a more intuitive understanding of nature and align more closely with many urban nature policies focusing on expanding the amount or accessibility of greenspaces. However, NDVI can capture small scale urban greenspaces such as tree-lined streets or small parks, which can be missed by landcover maps. </w:t>
      </w:r>
      <w:r w:rsidRPr="00AE765C">
        <w:rPr>
          <w:rFonts w:ascii="Times New Roman" w:hAnsi="Times New Roman" w:cs="Times New Roman"/>
          <w:color w:val="000000"/>
          <w:shd w:val="clear" w:color="auto" w:fill="FFFFFF"/>
        </w:rPr>
        <w:t xml:space="preserve">Additionally, </w:t>
      </w:r>
      <w:r>
        <w:rPr>
          <w:rFonts w:ascii="Times New Roman" w:hAnsi="Times New Roman" w:cs="Times New Roman"/>
          <w:color w:val="000000"/>
          <w:shd w:val="clear" w:color="auto" w:fill="FFFFFF"/>
        </w:rPr>
        <w:t xml:space="preserve">NDVI is derived from satellite imagery, which is updated as frequently as every 8 days, allowing for better characterization of longitudinal exposures. We provide estimates of greenspace in terms of both NDVI and the proportion of green and green and blue area. </w:t>
      </w:r>
    </w:p>
    <w:p w14:paraId="3A59CEA8" w14:textId="77777777" w:rsidR="002B6F7A" w:rsidRPr="00E150CA" w:rsidRDefault="002B6F7A" w:rsidP="00551D54">
      <w:pPr>
        <w:rPr>
          <w:rFonts w:ascii="Times New Roman" w:hAnsi="Times New Roman" w:cs="Times New Roman"/>
        </w:rPr>
      </w:pPr>
    </w:p>
    <w:p w14:paraId="0B10904C"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157C7660"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15"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do not include any author names or institution information in the Acknowledgements section of your manuscript. Author names and Funding information should be removed and can be re-added later in the peer review process. For</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please include an acknowledgements section before the References section in your PDF manuscript.</w:t>
      </w:r>
    </w:p>
    <w:p w14:paraId="62D5EE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During the submission process all authors and co-authors are required to disclose any potential conflict(s) of interest when submitting an article (e.g. employment, consulting fees, research contracts, stock ownership, patent </w:t>
      </w:r>
      <w:proofErr w:type="spellStart"/>
      <w:r w:rsidRPr="00E150CA">
        <w:rPr>
          <w:rFonts w:ascii="Times New Roman" w:hAnsi="Times New Roman" w:cs="Times New Roman"/>
          <w:i/>
          <w:iCs/>
          <w:color w:val="156082" w:themeColor="accent1"/>
        </w:rPr>
        <w:t>licences</w:t>
      </w:r>
      <w:proofErr w:type="spellEnd"/>
      <w:r w:rsidRPr="00E150CA">
        <w:rPr>
          <w:rFonts w:ascii="Times New Roman" w:hAnsi="Times New Roman" w:cs="Times New Roman"/>
          <w:i/>
          <w:iCs/>
          <w:color w:val="156082" w:themeColor="accent1"/>
        </w:rPr>
        <w:t xml:space="preserve">, honoraria, advisory affiliations, </w:t>
      </w:r>
      <w:proofErr w:type="spellStart"/>
      <w:r w:rsidRPr="00E150CA">
        <w:rPr>
          <w:rFonts w:ascii="Times New Roman" w:hAnsi="Times New Roman" w:cs="Times New Roman"/>
          <w:i/>
          <w:iCs/>
          <w:color w:val="156082" w:themeColor="accent1"/>
        </w:rPr>
        <w:t>etc</w:t>
      </w:r>
      <w:proofErr w:type="spellEnd"/>
      <w:r w:rsidRPr="00E150CA">
        <w:rPr>
          <w:rFonts w:ascii="Times New Roman" w:hAnsi="Times New Roman" w:cs="Times New Roman"/>
          <w:i/>
          <w:iCs/>
          <w:color w:val="156082" w:themeColor="accent1"/>
        </w:rPr>
        <w:t>). This information should be included in an acknowledgements section at the end of the manuscript (before the references section). All sources of financial support for the project </w:t>
      </w:r>
      <w:r w:rsidRPr="00E150CA">
        <w:rPr>
          <w:rFonts w:ascii="Times New Roman" w:hAnsi="Times New Roman" w:cs="Times New Roman"/>
          <w:b/>
          <w:bCs/>
          <w:i/>
          <w:iCs/>
          <w:color w:val="156082" w:themeColor="accent1"/>
        </w:rPr>
        <w:t>must</w:t>
      </w:r>
      <w:r w:rsidRPr="00E150CA">
        <w:rPr>
          <w:rFonts w:ascii="Times New Roman" w:hAnsi="Times New Roman" w:cs="Times New Roman"/>
          <w:i/>
          <w:iCs/>
          <w:color w:val="156082" w:themeColor="accent1"/>
        </w:rPr>
        <w:t> also be disclosed in the acknowledgements section. The name of the funding agency and the grant number should be given, for example: This work was partially funded by the National Institutes of Health (NIH) through a National Cancer Institute grant R21CA141833. When completing the online submission form, we also ask you to select funders and provide grant numbers in order to help you meet your funder requirements. We encourage authors to use the acknowledgements section of the article to make specific attributions of author contribution and responsibility, otherwise all co-authors will be taken to share full responsibility for all of the paper.</w:t>
      </w:r>
    </w:p>
    <w:p w14:paraId="4737E2E0" w14:textId="77777777" w:rsidR="00843353" w:rsidRPr="00E150CA" w:rsidRDefault="00843353"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75ACDD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list all relevant work. </w:t>
      </w:r>
      <w:hyperlink r:id="rId16" w:history="1">
        <w:r w:rsidRPr="00E150CA">
          <w:rPr>
            <w:rStyle w:val="Hyperlink"/>
            <w:rFonts w:ascii="Times New Roman" w:hAnsi="Times New Roman" w:cs="Times New Roman"/>
            <w:b/>
            <w:bCs/>
            <w:i/>
            <w:iCs/>
            <w:color w:val="156082" w:themeColor="accent1"/>
          </w:rPr>
          <w:t>More information on referencing</w:t>
        </w:r>
      </w:hyperlink>
      <w:r w:rsidRPr="00E150CA">
        <w:rPr>
          <w:rFonts w:ascii="Times New Roman" w:hAnsi="Times New Roman" w:cs="Times New Roman"/>
          <w:i/>
          <w:iCs/>
          <w:color w:val="156082" w:themeColor="accent1"/>
        </w:rPr>
        <w:t>. However, check the </w:t>
      </w:r>
      <w:hyperlink r:id="rId17"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If </w:t>
      </w:r>
      <w:r w:rsidRPr="00E150CA">
        <w:rPr>
          <w:rFonts w:ascii="Times New Roman" w:hAnsi="Times New Roman" w:cs="Times New Roman"/>
          <w:b/>
          <w:bCs/>
          <w:i/>
          <w:iCs/>
          <w:color w:val="156082" w:themeColor="accent1"/>
        </w:rPr>
        <w:t>double-anonymous </w:t>
      </w:r>
      <w:r w:rsidRPr="00E150CA">
        <w:rPr>
          <w:rFonts w:ascii="Times New Roman" w:hAnsi="Times New Roman" w:cs="Times New Roman"/>
          <w:i/>
          <w:iCs/>
          <w:color w:val="156082" w:themeColor="accent1"/>
        </w:rPr>
        <w:t>then when referring to thesis/unpublished work, please avoid identifying information. You should include non-identifiable information e.g. journal name, year etc...</w:t>
      </w:r>
    </w:p>
    <w:p w14:paraId="03B218E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If you need more information or guidance about any of the above then please </w:t>
      </w:r>
      <w:hyperlink r:id="rId18" w:history="1">
        <w:r w:rsidRPr="00E150CA">
          <w:rPr>
            <w:rStyle w:val="Hyperlink"/>
            <w:rFonts w:ascii="Times New Roman" w:hAnsi="Times New Roman" w:cs="Times New Roman"/>
            <w:b/>
            <w:bCs/>
            <w:i/>
            <w:iCs/>
            <w:color w:val="156082" w:themeColor="accent1"/>
          </w:rPr>
          <w:t>contact the journal</w:t>
        </w:r>
      </w:hyperlink>
      <w:r w:rsidRPr="00E150CA">
        <w:rPr>
          <w:rFonts w:ascii="Times New Roman" w:hAnsi="Times New Roman" w:cs="Times New Roman"/>
          <w:i/>
          <w:iCs/>
          <w:color w:val="156082" w:themeColor="accent1"/>
        </w:rPr>
        <w:t> to which you are submitting.</w:t>
      </w:r>
    </w:p>
    <w:p w14:paraId="4F46C11B" w14:textId="77777777" w:rsidR="003057CF" w:rsidRPr="00E150CA" w:rsidRDefault="003057CF" w:rsidP="00FA2EC9">
      <w:pPr>
        <w:rPr>
          <w:rFonts w:ascii="Times New Roman" w:hAnsi="Times New Roman" w:cs="Times New Roman"/>
        </w:rPr>
      </w:pPr>
    </w:p>
    <w:p w14:paraId="482DAA8C" w14:textId="77777777" w:rsidR="00DA1D37" w:rsidRPr="00DA1D37" w:rsidRDefault="00C158AD" w:rsidP="00DA1D37">
      <w:pPr>
        <w:pStyle w:val="Bibliography"/>
        <w:rPr>
          <w:rFonts w:ascii="Times New Roman" w:hAnsi="Times New Roman" w:cs="Times New Roman"/>
        </w:rPr>
      </w:pPr>
      <w:r w:rsidRPr="00E150CA">
        <w:lastRenderedPageBreak/>
        <w:fldChar w:fldCharType="begin"/>
      </w:r>
      <w:r w:rsidRPr="00E150CA">
        <w:instrText xml:space="preserve"> ADDIN ZOTERO_BIBL {"uncited":[],"omitted":[],"custom":[]} CSL_BIBLIOGRAPHY </w:instrText>
      </w:r>
      <w:r w:rsidRPr="00E150CA">
        <w:fldChar w:fldCharType="separate"/>
      </w:r>
      <w:r w:rsidR="00DA1D37" w:rsidRPr="00DA1D37">
        <w:rPr>
          <w:rFonts w:ascii="Times New Roman" w:hAnsi="Times New Roman" w:cs="Times New Roman"/>
        </w:rPr>
        <w:t>1.</w:t>
      </w:r>
      <w:r w:rsidR="00DA1D37" w:rsidRPr="00DA1D37">
        <w:rPr>
          <w:rFonts w:ascii="Times New Roman" w:hAnsi="Times New Roman" w:cs="Times New Roman"/>
        </w:rPr>
        <w:tab/>
        <w:t xml:space="preserve">Alex Baeumler, Olivia D’Aoust, Maitreyi Das, et al. </w:t>
      </w:r>
      <w:r w:rsidR="00DA1D37" w:rsidRPr="00DA1D37">
        <w:rPr>
          <w:rFonts w:ascii="Times New Roman" w:hAnsi="Times New Roman" w:cs="Times New Roman"/>
          <w:i/>
          <w:iCs/>
        </w:rPr>
        <w:t>Demographic Trends and Urbanization</w:t>
      </w:r>
      <w:r w:rsidR="00DA1D37" w:rsidRPr="00DA1D37">
        <w:rPr>
          <w:rFonts w:ascii="Times New Roman" w:hAnsi="Times New Roman" w:cs="Times New Roman"/>
        </w:rPr>
        <w:t>. World Bank; 2021.</w:t>
      </w:r>
    </w:p>
    <w:p w14:paraId="1AF4883D"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w:t>
      </w:r>
      <w:r w:rsidRPr="00DA1D37">
        <w:rPr>
          <w:rFonts w:ascii="Times New Roman" w:hAnsi="Times New Roman" w:cs="Times New Roman"/>
        </w:rPr>
        <w:tab/>
        <w:t xml:space="preserve">Hoornweg D, Sugar L, Gomez CLT. Cities and Greenhouse Gas Emissions: Moving Forward. </w:t>
      </w:r>
      <w:r w:rsidRPr="00DA1D37">
        <w:rPr>
          <w:rFonts w:ascii="Times New Roman" w:hAnsi="Times New Roman" w:cs="Times New Roman"/>
          <w:i/>
          <w:iCs/>
        </w:rPr>
        <w:t>Urbanisation</w:t>
      </w:r>
      <w:r w:rsidRPr="00DA1D37">
        <w:rPr>
          <w:rFonts w:ascii="Times New Roman" w:hAnsi="Times New Roman" w:cs="Times New Roman"/>
        </w:rPr>
        <w:t>. 2020;5(1):43-62. doi:10.1177/2455747120923557</w:t>
      </w:r>
    </w:p>
    <w:p w14:paraId="321B5BA9"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3.</w:t>
      </w:r>
      <w:r w:rsidRPr="00DA1D37">
        <w:rPr>
          <w:rFonts w:ascii="Times New Roman" w:hAnsi="Times New Roman" w:cs="Times New Roman"/>
        </w:rPr>
        <w:tab/>
        <w:t xml:space="preserve">Yang BY, Zhao T, Hu LX, et al. Greenspace and human health: An umbrella review. </w:t>
      </w:r>
      <w:r w:rsidRPr="00DA1D37">
        <w:rPr>
          <w:rFonts w:ascii="Times New Roman" w:hAnsi="Times New Roman" w:cs="Times New Roman"/>
          <w:i/>
          <w:iCs/>
        </w:rPr>
        <w:t>The Innovation</w:t>
      </w:r>
      <w:r w:rsidRPr="00DA1D37">
        <w:rPr>
          <w:rFonts w:ascii="Times New Roman" w:hAnsi="Times New Roman" w:cs="Times New Roman"/>
        </w:rPr>
        <w:t>. 2021;2(4):100164. doi:10.1016/j.xinn.2021.100164</w:t>
      </w:r>
    </w:p>
    <w:p w14:paraId="5E983184"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4.</w:t>
      </w:r>
      <w:r w:rsidRPr="00DA1D37">
        <w:rPr>
          <w:rFonts w:ascii="Times New Roman" w:hAnsi="Times New Roman" w:cs="Times New Roman"/>
        </w:rPr>
        <w:tab/>
        <w:t xml:space="preserve">Smith N, Georgiou M, King AC, Tieges Z, Webb S, Chastin S. Urban blue spaces and human health: A systematic review and meta-analysis of quantitative studies. </w:t>
      </w:r>
      <w:r w:rsidRPr="00DA1D37">
        <w:rPr>
          <w:rFonts w:ascii="Times New Roman" w:hAnsi="Times New Roman" w:cs="Times New Roman"/>
          <w:i/>
          <w:iCs/>
        </w:rPr>
        <w:t>Cities</w:t>
      </w:r>
      <w:r w:rsidRPr="00DA1D37">
        <w:rPr>
          <w:rFonts w:ascii="Times New Roman" w:hAnsi="Times New Roman" w:cs="Times New Roman"/>
        </w:rPr>
        <w:t>. 2021;119:103413. doi:10.1016/j.cities.2021.103413</w:t>
      </w:r>
    </w:p>
    <w:p w14:paraId="0FB08DF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5.</w:t>
      </w:r>
      <w:r w:rsidRPr="00DA1D37">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DA1D37">
        <w:rPr>
          <w:rFonts w:ascii="Times New Roman" w:hAnsi="Times New Roman" w:cs="Times New Roman"/>
          <w:i/>
          <w:iCs/>
        </w:rPr>
        <w:t>Environment International</w:t>
      </w:r>
      <w:r w:rsidRPr="00DA1D37">
        <w:rPr>
          <w:rFonts w:ascii="Times New Roman" w:hAnsi="Times New Roman" w:cs="Times New Roman"/>
        </w:rPr>
        <w:t>. 2019;130:104923. doi:10.1016/j.envint.2019.104923</w:t>
      </w:r>
    </w:p>
    <w:p w14:paraId="0342FD9F"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6.</w:t>
      </w:r>
      <w:r w:rsidRPr="00DA1D37">
        <w:rPr>
          <w:rFonts w:ascii="Times New Roman" w:hAnsi="Times New Roman" w:cs="Times New Roman"/>
        </w:rPr>
        <w:tab/>
        <w:t xml:space="preserve">Wolf KL, Lam ST, McKeen JK, Richardson GRA, Van Den Bosch M, Bardekjian AC. Urban Trees and Human Health: A Scoping Review. </w:t>
      </w:r>
      <w:r w:rsidRPr="00DA1D37">
        <w:rPr>
          <w:rFonts w:ascii="Times New Roman" w:hAnsi="Times New Roman" w:cs="Times New Roman"/>
          <w:i/>
          <w:iCs/>
        </w:rPr>
        <w:t>IJERPH</w:t>
      </w:r>
      <w:r w:rsidRPr="00DA1D37">
        <w:rPr>
          <w:rFonts w:ascii="Times New Roman" w:hAnsi="Times New Roman" w:cs="Times New Roman"/>
        </w:rPr>
        <w:t>. 2020;17(12):4371. doi:10.3390/ijerph17124371</w:t>
      </w:r>
    </w:p>
    <w:p w14:paraId="3C087BC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7.</w:t>
      </w:r>
      <w:r w:rsidRPr="00DA1D37">
        <w:rPr>
          <w:rFonts w:ascii="Times New Roman" w:hAnsi="Times New Roman" w:cs="Times New Roman"/>
        </w:rPr>
        <w:tab/>
        <w:t xml:space="preserve">Ampatzidis P, Cintolesi C, Kershaw T. Impact of Blue Space Geometry on Urban Heat Island Mitigation. </w:t>
      </w:r>
      <w:r w:rsidRPr="00DA1D37">
        <w:rPr>
          <w:rFonts w:ascii="Times New Roman" w:hAnsi="Times New Roman" w:cs="Times New Roman"/>
          <w:i/>
          <w:iCs/>
        </w:rPr>
        <w:t>Climate</w:t>
      </w:r>
      <w:r w:rsidRPr="00DA1D37">
        <w:rPr>
          <w:rFonts w:ascii="Times New Roman" w:hAnsi="Times New Roman" w:cs="Times New Roman"/>
        </w:rPr>
        <w:t>. 2023;11(2):28. doi:10.3390/cli11020028</w:t>
      </w:r>
    </w:p>
    <w:p w14:paraId="2C8151EB"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8.</w:t>
      </w:r>
      <w:r w:rsidRPr="00DA1D37">
        <w:rPr>
          <w:rFonts w:ascii="Times New Roman" w:hAnsi="Times New Roman" w:cs="Times New Roman"/>
        </w:rPr>
        <w:tab/>
        <w:t xml:space="preserve">Brückner A, Falkenberg T, Heinzel C, Kistemann T. The Regeneration of Urban Blue Spaces: A Public Health Intervention? Reviewing the Evidence. </w:t>
      </w:r>
      <w:r w:rsidRPr="00DA1D37">
        <w:rPr>
          <w:rFonts w:ascii="Times New Roman" w:hAnsi="Times New Roman" w:cs="Times New Roman"/>
          <w:i/>
          <w:iCs/>
        </w:rPr>
        <w:t>Front Public Health</w:t>
      </w:r>
      <w:r w:rsidRPr="00DA1D37">
        <w:rPr>
          <w:rFonts w:ascii="Times New Roman" w:hAnsi="Times New Roman" w:cs="Times New Roman"/>
        </w:rPr>
        <w:t>. 2022;9:782101. doi:10.3389/fpubh.2021.782101</w:t>
      </w:r>
    </w:p>
    <w:p w14:paraId="78307FEE"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9.</w:t>
      </w:r>
      <w:r w:rsidRPr="00DA1D37">
        <w:rPr>
          <w:rFonts w:ascii="Times New Roman" w:hAnsi="Times New Roman" w:cs="Times New Roman"/>
        </w:rPr>
        <w:tab/>
        <w:t xml:space="preserve">Rojas-Rueda D, Nieuwenhuijsen MJ, Gascon M, Perez-Leon D, Mudu P. Green spaces and mortality: a systematic review and meta-analysis of cohort studies. </w:t>
      </w:r>
      <w:r w:rsidRPr="00DA1D37">
        <w:rPr>
          <w:rFonts w:ascii="Times New Roman" w:hAnsi="Times New Roman" w:cs="Times New Roman"/>
          <w:i/>
          <w:iCs/>
        </w:rPr>
        <w:t>Lancet Planet Health</w:t>
      </w:r>
      <w:r w:rsidRPr="00DA1D37">
        <w:rPr>
          <w:rFonts w:ascii="Times New Roman" w:hAnsi="Times New Roman" w:cs="Times New Roman"/>
        </w:rPr>
        <w:t>. 2019;3(11):e469-e477. doi:10.1016/S2542-5196(19)30215-3</w:t>
      </w:r>
    </w:p>
    <w:p w14:paraId="77A8CC50"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0.</w:t>
      </w:r>
      <w:r w:rsidRPr="00DA1D37">
        <w:rPr>
          <w:rFonts w:ascii="Times New Roman" w:hAnsi="Times New Roman" w:cs="Times New Roman"/>
        </w:rPr>
        <w:tab/>
        <w:t>NASA Earth Observatory. Measuring Vegetation: Normalized Difference Vegetation Index (NDVI). August 30, 2000. Accessed October 6, 2022. https://earthobservatory.nasa.gov/features/MeasuringVegetation/measuring_vegetation_2.php</w:t>
      </w:r>
    </w:p>
    <w:p w14:paraId="21B306D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1.</w:t>
      </w:r>
      <w:r w:rsidRPr="00DA1D37">
        <w:rPr>
          <w:rFonts w:ascii="Times New Roman" w:hAnsi="Times New Roman" w:cs="Times New Roman"/>
        </w:rPr>
        <w:tab/>
        <w:t xml:space="preserve">Barboza EP, Cirach M, Khomenko S, et al. Green space and mortality in European cities: a health impact assessment study. </w:t>
      </w:r>
      <w:r w:rsidRPr="00DA1D37">
        <w:rPr>
          <w:rFonts w:ascii="Times New Roman" w:hAnsi="Times New Roman" w:cs="Times New Roman"/>
          <w:i/>
          <w:iCs/>
        </w:rPr>
        <w:t>The Lancet Planetary Health</w:t>
      </w:r>
      <w:r w:rsidRPr="00DA1D37">
        <w:rPr>
          <w:rFonts w:ascii="Times New Roman" w:hAnsi="Times New Roman" w:cs="Times New Roman"/>
        </w:rPr>
        <w:t>. 2021;5(10):e718-e730. doi:10.1016/S2542-5196(21)00229-1</w:t>
      </w:r>
    </w:p>
    <w:p w14:paraId="6C19F743"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2.</w:t>
      </w:r>
      <w:r w:rsidRPr="00DA1D37">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DA1D37">
        <w:rPr>
          <w:rFonts w:ascii="Times New Roman" w:hAnsi="Times New Roman" w:cs="Times New Roman"/>
          <w:i/>
          <w:iCs/>
        </w:rPr>
        <w:t>Front Public Health</w:t>
      </w:r>
      <w:r w:rsidRPr="00DA1D37">
        <w:rPr>
          <w:rFonts w:ascii="Times New Roman" w:hAnsi="Times New Roman" w:cs="Times New Roman"/>
        </w:rPr>
        <w:t>. 2022;10:841936. doi:10.3389/fpubh.2022.841936</w:t>
      </w:r>
    </w:p>
    <w:p w14:paraId="3B2FB608"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3.</w:t>
      </w:r>
      <w:r w:rsidRPr="00DA1D37">
        <w:rPr>
          <w:rFonts w:ascii="Times New Roman" w:hAnsi="Times New Roman" w:cs="Times New Roman"/>
        </w:rPr>
        <w:tab/>
        <w:t xml:space="preserve">Romanello M, Napoli C di, Green C, et al. The 2023 report of the Lancet Countdown on health and climate change: the imperative for a health-centred response in a world facing </w:t>
      </w:r>
      <w:r w:rsidRPr="00DA1D37">
        <w:rPr>
          <w:rFonts w:ascii="Times New Roman" w:hAnsi="Times New Roman" w:cs="Times New Roman"/>
        </w:rPr>
        <w:lastRenderedPageBreak/>
        <w:t xml:space="preserve">irreversible harms. </w:t>
      </w:r>
      <w:r w:rsidRPr="00DA1D37">
        <w:rPr>
          <w:rFonts w:ascii="Times New Roman" w:hAnsi="Times New Roman" w:cs="Times New Roman"/>
          <w:i/>
          <w:iCs/>
        </w:rPr>
        <w:t>The Lancet</w:t>
      </w:r>
      <w:r w:rsidRPr="00DA1D37">
        <w:rPr>
          <w:rFonts w:ascii="Times New Roman" w:hAnsi="Times New Roman" w:cs="Times New Roman"/>
        </w:rPr>
        <w:t>. 2023;402(10419):2346-2394. doi:10.1016/S0140-6736(23)01859-7</w:t>
      </w:r>
    </w:p>
    <w:p w14:paraId="306731F1"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4.</w:t>
      </w:r>
      <w:r w:rsidRPr="00DA1D37">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1F3A6A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5.</w:t>
      </w:r>
      <w:r w:rsidRPr="00DA1D37">
        <w:rPr>
          <w:rFonts w:ascii="Times New Roman" w:hAnsi="Times New Roman" w:cs="Times New Roman"/>
        </w:rPr>
        <w:tab/>
        <w:t xml:space="preserve">Nieuwenhuijsen M, Gascon M, Martinez D, et al. Air Pollution, Noise, Blue Space, and Green Space and Premature Mortality in Barcelona: A Mega Cohort. </w:t>
      </w:r>
      <w:r w:rsidRPr="00DA1D37">
        <w:rPr>
          <w:rFonts w:ascii="Times New Roman" w:hAnsi="Times New Roman" w:cs="Times New Roman"/>
          <w:i/>
          <w:iCs/>
        </w:rPr>
        <w:t>IJERPH</w:t>
      </w:r>
      <w:r w:rsidRPr="00DA1D37">
        <w:rPr>
          <w:rFonts w:ascii="Times New Roman" w:hAnsi="Times New Roman" w:cs="Times New Roman"/>
        </w:rPr>
        <w:t>. 2018;15(11):2405. doi:10.3390/ijerph15112405</w:t>
      </w:r>
    </w:p>
    <w:p w14:paraId="7B4CD55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6.</w:t>
      </w:r>
      <w:r w:rsidRPr="00DA1D37">
        <w:rPr>
          <w:rFonts w:ascii="Times New Roman" w:hAnsi="Times New Roman" w:cs="Times New Roman"/>
        </w:rPr>
        <w:tab/>
        <w:t xml:space="preserve">Crouse DL, Pinault L, Balram A, et al. Urban greenness and mortality in Canada’s largest cities: a national cohort study. </w:t>
      </w:r>
      <w:r w:rsidRPr="00DA1D37">
        <w:rPr>
          <w:rFonts w:ascii="Times New Roman" w:hAnsi="Times New Roman" w:cs="Times New Roman"/>
          <w:i/>
          <w:iCs/>
        </w:rPr>
        <w:t>The Lancet Planetary Health</w:t>
      </w:r>
      <w:r w:rsidRPr="00DA1D37">
        <w:rPr>
          <w:rFonts w:ascii="Times New Roman" w:hAnsi="Times New Roman" w:cs="Times New Roman"/>
        </w:rPr>
        <w:t>. 2017;1(7):e289-e297. doi:10.1016/S2542-5196(17)30118-3</w:t>
      </w:r>
    </w:p>
    <w:p w14:paraId="4DA15CC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7.</w:t>
      </w:r>
      <w:r w:rsidRPr="00DA1D37">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DA1D37">
        <w:rPr>
          <w:rFonts w:ascii="Times New Roman" w:hAnsi="Times New Roman" w:cs="Times New Roman"/>
          <w:i/>
          <w:iCs/>
        </w:rPr>
        <w:t>Environment International</w:t>
      </w:r>
      <w:r w:rsidRPr="00DA1D37">
        <w:rPr>
          <w:rFonts w:ascii="Times New Roman" w:hAnsi="Times New Roman" w:cs="Times New Roman"/>
        </w:rPr>
        <w:t>. 2019;125:430-436. doi:10.1016/j.envint.2019.01.075</w:t>
      </w:r>
    </w:p>
    <w:p w14:paraId="4271E7F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8.</w:t>
      </w:r>
      <w:r w:rsidRPr="00DA1D37">
        <w:rPr>
          <w:rFonts w:ascii="Times New Roman" w:hAnsi="Times New Roman" w:cs="Times New Roman"/>
        </w:rPr>
        <w:tab/>
        <w:t>Global Burden of Disease Collaborative Network. Global Burden of Disease Study 2019 (GBD 2019) Reference Life Table. Published online 2021. doi:10.6069/1D4Y-YQ37</w:t>
      </w:r>
    </w:p>
    <w:p w14:paraId="26DD7B4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9.</w:t>
      </w:r>
      <w:r w:rsidRPr="00DA1D37">
        <w:rPr>
          <w:rFonts w:ascii="Times New Roman" w:hAnsi="Times New Roman" w:cs="Times New Roman"/>
        </w:rPr>
        <w:tab/>
        <w:t>WorldPop. Population Counts 2020 UN-Adjusted Constrained 1 Available from: www.worldpop.org/doi/10.5258/SOTON/WP00660.</w:t>
      </w:r>
    </w:p>
    <w:p w14:paraId="19CF0645"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0.</w:t>
      </w:r>
      <w:r w:rsidRPr="00DA1D37">
        <w:rPr>
          <w:rFonts w:ascii="Times New Roman" w:hAnsi="Times New Roman" w:cs="Times New Roman"/>
        </w:rPr>
        <w:tab/>
        <w:t>United Nations Statistics Division. Standard Country or Area Codes for Statistical Use (M49). https://unstats.un.org/unsd/methodology/m49</w:t>
      </w:r>
    </w:p>
    <w:p w14:paraId="363056BD"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1.</w:t>
      </w:r>
      <w:r w:rsidRPr="00DA1D37">
        <w:rPr>
          <w:rFonts w:ascii="Times New Roman" w:hAnsi="Times New Roman" w:cs="Times New Roman"/>
        </w:rPr>
        <w:tab/>
        <w:t xml:space="preserve">Beck HE, Zimmermann NE, McVicar TR, Vergopolan N, Berg A, Wood EF. Present and future Köppen-Geiger climate classification maps at 1-km resolution. </w:t>
      </w:r>
      <w:r w:rsidRPr="00DA1D37">
        <w:rPr>
          <w:rFonts w:ascii="Times New Roman" w:hAnsi="Times New Roman" w:cs="Times New Roman"/>
          <w:i/>
          <w:iCs/>
        </w:rPr>
        <w:t>Scientific Data</w:t>
      </w:r>
      <w:r w:rsidRPr="00DA1D37">
        <w:rPr>
          <w:rFonts w:ascii="Times New Roman" w:hAnsi="Times New Roman" w:cs="Times New Roman"/>
        </w:rPr>
        <w:t>. 2018;5:180214. doi:10.1038/sdata.2018.214</w:t>
      </w:r>
    </w:p>
    <w:p w14:paraId="777C6A0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2.</w:t>
      </w:r>
      <w:r w:rsidRPr="00DA1D37">
        <w:rPr>
          <w:rFonts w:ascii="Times New Roman" w:hAnsi="Times New Roman" w:cs="Times New Roman"/>
        </w:rPr>
        <w:tab/>
        <w:t xml:space="preserve">Southerland VA, Brauer M, Mohegh A, et al. Global urban temporal trends in fine particulate matter (PM2·5) and attributable health burdens: estimates from global datasets. </w:t>
      </w:r>
      <w:r w:rsidRPr="00DA1D37">
        <w:rPr>
          <w:rFonts w:ascii="Times New Roman" w:hAnsi="Times New Roman" w:cs="Times New Roman"/>
          <w:i/>
          <w:iCs/>
        </w:rPr>
        <w:t>The Lancet Planetary Health</w:t>
      </w:r>
      <w:r w:rsidRPr="00DA1D37">
        <w:rPr>
          <w:rFonts w:ascii="Times New Roman" w:hAnsi="Times New Roman" w:cs="Times New Roman"/>
        </w:rPr>
        <w:t>. 2022;6(2):e139-e146. doi:10.1016/S2542-5196(21)00350-8</w:t>
      </w:r>
    </w:p>
    <w:p w14:paraId="2A603737" w14:textId="78A165F4" w:rsidR="00843353" w:rsidRDefault="00C158AD" w:rsidP="00FA2EC9">
      <w:pPr>
        <w:rPr>
          <w:rFonts w:ascii="Times New Roman" w:hAnsi="Times New Roman" w:cs="Times New Roman"/>
        </w:rPr>
      </w:pPr>
      <w:r w:rsidRPr="00E150CA">
        <w:rPr>
          <w:rFonts w:ascii="Times New Roman" w:hAnsi="Times New Roman" w:cs="Times New Roman"/>
        </w:rPr>
        <w:fldChar w:fldCharType="end"/>
      </w:r>
    </w:p>
    <w:p w14:paraId="3ED9A3C2" w14:textId="77777777" w:rsidR="005D4B56" w:rsidRDefault="005D4B56" w:rsidP="00FA2EC9">
      <w:pPr>
        <w:rPr>
          <w:rFonts w:ascii="Times New Roman" w:hAnsi="Times New Roman" w:cs="Times New Roman"/>
        </w:rPr>
      </w:pPr>
    </w:p>
    <w:p w14:paraId="56C73E42" w14:textId="5B1429A6" w:rsidR="005D4B56" w:rsidRDefault="005D4B56" w:rsidP="00FA2EC9">
      <w:pPr>
        <w:rPr>
          <w:rFonts w:ascii="Times New Roman" w:hAnsi="Times New Roman" w:cs="Times New Roman"/>
          <w:b/>
          <w:bCs/>
        </w:rPr>
      </w:pPr>
      <w:r w:rsidRPr="005D4B56">
        <w:rPr>
          <w:rFonts w:ascii="Times New Roman" w:hAnsi="Times New Roman" w:cs="Times New Roman"/>
          <w:b/>
          <w:bCs/>
        </w:rPr>
        <w:t>Appendix A</w:t>
      </w:r>
    </w:p>
    <w:p w14:paraId="52E9F6C7" w14:textId="77777777" w:rsidR="00107C0A" w:rsidRDefault="00107C0A" w:rsidP="00FA2EC9">
      <w:pPr>
        <w:rPr>
          <w:rFonts w:ascii="Times New Roman" w:hAnsi="Times New Roman" w:cs="Times New Roman"/>
          <w:b/>
          <w:bCs/>
        </w:rPr>
      </w:pPr>
    </w:p>
    <w:p w14:paraId="499A2C69" w14:textId="552DA399" w:rsidR="00732271" w:rsidRPr="005D4B56" w:rsidRDefault="00732271" w:rsidP="00FA2EC9">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6F9BC82D" wp14:editId="528F79E5">
            <wp:extent cx="5943600" cy="3742055"/>
            <wp:effectExtent l="0" t="0" r="0" b="4445"/>
            <wp:docPr id="159913587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135873" name="Picture 1599135873"/>
                    <pic:cNvPicPr/>
                  </pic:nvPicPr>
                  <pic:blipFill>
                    <a:blip r:embed="rId19"/>
                    <a:stretch>
                      <a:fillRect/>
                    </a:stretch>
                  </pic:blipFill>
                  <pic:spPr>
                    <a:xfrm>
                      <a:off x="0" y="0"/>
                      <a:ext cx="5943600" cy="3742055"/>
                    </a:xfrm>
                    <a:prstGeom prst="rect">
                      <a:avLst/>
                    </a:prstGeom>
                  </pic:spPr>
                </pic:pic>
              </a:graphicData>
            </a:graphic>
          </wp:inline>
        </w:drawing>
      </w:r>
    </w:p>
    <w:p w14:paraId="2EE8DAD3" w14:textId="77777777" w:rsidR="00107C0A" w:rsidRDefault="00107C0A" w:rsidP="00FA2EC9">
      <w:pPr>
        <w:rPr>
          <w:rFonts w:ascii="Times New Roman" w:hAnsi="Times New Roman" w:cs="Times New Roman"/>
          <w:b/>
          <w:bCs/>
        </w:rPr>
      </w:pPr>
    </w:p>
    <w:p w14:paraId="5376FD3A" w14:textId="77777777" w:rsidR="00661721" w:rsidRDefault="00661721" w:rsidP="00661721">
      <w:pPr>
        <w:rPr>
          <w:rFonts w:ascii="Times New Roman" w:hAnsi="Times New Roman" w:cs="Times New Roman"/>
          <w:i/>
          <w:iCs/>
        </w:rPr>
      </w:pPr>
      <w:r>
        <w:rPr>
          <w:rFonts w:ascii="Times New Roman" w:hAnsi="Times New Roman" w:cs="Times New Roman"/>
          <w:i/>
          <w:iCs/>
        </w:rPr>
        <w:t>Green and green and blue area</w:t>
      </w:r>
    </w:p>
    <w:p w14:paraId="16DD8A64" w14:textId="77777777" w:rsidR="00661721" w:rsidRPr="004817DF" w:rsidRDefault="00661721" w:rsidP="00661721">
      <w:pPr>
        <w:rPr>
          <w:rFonts w:ascii="Times New Roman" w:hAnsi="Times New Roman" w:cs="Times New Roman"/>
          <w:i/>
          <w:iCs/>
        </w:rPr>
      </w:pPr>
    </w:p>
    <w:p w14:paraId="4C12DC85" w14:textId="7E3670AF" w:rsidR="00661721" w:rsidRDefault="00661721" w:rsidP="00661721">
      <w:pPr>
        <w:rPr>
          <w:rFonts w:ascii="Times New Roman" w:hAnsi="Times New Roman" w:cs="Times New Roman"/>
        </w:rPr>
      </w:pPr>
      <w:commentRangeStart w:id="112"/>
      <w:r>
        <w:rPr>
          <w:rFonts w:ascii="Times New Roman" w:hAnsi="Times New Roman" w:cs="Times New Roman"/>
        </w:rPr>
        <w:t xml:space="preserve">The </w:t>
      </w:r>
      <w:commentRangeEnd w:id="112"/>
      <w:r>
        <w:rPr>
          <w:rStyle w:val="CommentReference"/>
        </w:rPr>
        <w:commentReference w:id="112"/>
      </w:r>
      <w:r>
        <w:rPr>
          <w:rFonts w:ascii="Times New Roman" w:hAnsi="Times New Roman" w:cs="Times New Roman"/>
        </w:rPr>
        <w:t xml:space="preserve">percent green and green or blue space metrics were calculated from NASA’s </w:t>
      </w:r>
      <w:r>
        <w:rPr>
          <w:rFonts w:ascii="Times New Roman" w:hAnsi="Times New Roman" w:cs="Times New Roman"/>
        </w:rPr>
        <w:t>MODIS</w:t>
      </w:r>
      <w:r>
        <w:rPr>
          <w:rFonts w:ascii="Times New Roman" w:hAnsi="Times New Roman" w:cs="Times New Roman"/>
        </w:rPr>
        <w:t xml:space="preserve"> </w:t>
      </w:r>
      <w:r>
        <w:rPr>
          <w:rFonts w:ascii="Times New Roman" w:hAnsi="Times New Roman" w:cs="Times New Roman"/>
        </w:rPr>
        <w:t>Land Cover Type Yearly Global 500m dataset</w:t>
      </w:r>
      <w:r>
        <w:rPr>
          <w:rFonts w:ascii="Times New Roman" w:hAnsi="Times New Roman" w:cs="Times New Roman"/>
        </w:rPr>
        <w:t xml:space="preserve">, which we accessed through Google Earth Engine (GEE). This dataset is available yearly and provides various landcover classifications for each 500m pixel. </w:t>
      </w:r>
      <w:commentRangeStart w:id="113"/>
      <w:r>
        <w:rPr>
          <w:rFonts w:ascii="Times New Roman" w:hAnsi="Times New Roman" w:cs="Times New Roman"/>
        </w:rPr>
        <w:t xml:space="preserve">We used the 2020 </w:t>
      </w:r>
      <w:r w:rsidRPr="006E2604">
        <w:rPr>
          <w:rFonts w:ascii="Times New Roman" w:hAnsi="Times New Roman" w:cs="Times New Roman"/>
        </w:rPr>
        <w:t>University of Maryland (UMD) classification</w:t>
      </w:r>
      <w:r>
        <w:rPr>
          <w:rFonts w:ascii="Times New Roman" w:hAnsi="Times New Roman" w:cs="Times New Roman"/>
        </w:rPr>
        <w:t>.</w:t>
      </w:r>
      <w:commentRangeEnd w:id="113"/>
      <w:r>
        <w:rPr>
          <w:rStyle w:val="CommentReference"/>
        </w:rPr>
        <w:commentReference w:id="113"/>
      </w:r>
      <w:r>
        <w:rPr>
          <w:rFonts w:ascii="Times New Roman" w:hAnsi="Times New Roman" w:cs="Times New Roman"/>
        </w:rPr>
        <w:t xml:space="preserve"> We first created binary indicators of: 1) greenspace, which included pixels classified as forests, shrublands, savannas, grasslands, and croplands, and 2) green or blue space, which included these categories as well as waterbodies and permanent wetlands. We then took the </w:t>
      </w:r>
      <w:commentRangeStart w:id="114"/>
      <w:r>
        <w:rPr>
          <w:rFonts w:ascii="Times New Roman" w:hAnsi="Times New Roman" w:cs="Times New Roman"/>
        </w:rPr>
        <w:t xml:space="preserve">average </w:t>
      </w:r>
      <w:commentRangeEnd w:id="114"/>
      <w:r>
        <w:rPr>
          <w:rStyle w:val="CommentReference"/>
        </w:rPr>
        <w:commentReference w:id="114"/>
      </w:r>
      <w:r>
        <w:rPr>
          <w:rFonts w:ascii="Times New Roman" w:hAnsi="Times New Roman" w:cs="Times New Roman"/>
        </w:rPr>
        <w:t>over the urban boundary to arrive at a city-level estimate of percent greenspace and green or blue space.</w:t>
      </w:r>
    </w:p>
    <w:p w14:paraId="143B9E83" w14:textId="77777777" w:rsidR="006E57BE" w:rsidRDefault="006E57BE" w:rsidP="00FA2EC9">
      <w:pPr>
        <w:rPr>
          <w:rFonts w:ascii="Times New Roman" w:hAnsi="Times New Roman" w:cs="Times New Roman"/>
          <w:b/>
          <w:bCs/>
        </w:rPr>
      </w:pPr>
    </w:p>
    <w:p w14:paraId="0E8782D2" w14:textId="77777777" w:rsidR="006E57BE" w:rsidRDefault="006E57BE" w:rsidP="00FA2EC9">
      <w:pPr>
        <w:rPr>
          <w:rFonts w:ascii="Times New Roman" w:hAnsi="Times New Roman" w:cs="Times New Roman"/>
          <w:b/>
          <w:bCs/>
        </w:rPr>
      </w:pPr>
    </w:p>
    <w:p w14:paraId="7A66FCD4" w14:textId="77777777" w:rsidR="006E57BE" w:rsidRDefault="006E57BE" w:rsidP="00FA2EC9">
      <w:pPr>
        <w:rPr>
          <w:rFonts w:ascii="Times New Roman" w:hAnsi="Times New Roman" w:cs="Times New Roman"/>
          <w:b/>
          <w:bCs/>
        </w:rPr>
      </w:pPr>
    </w:p>
    <w:p w14:paraId="56E0A8E4" w14:textId="77777777" w:rsidR="009270AB" w:rsidRPr="00AE765C" w:rsidRDefault="009270AB" w:rsidP="009270AB">
      <w:pPr>
        <w:rPr>
          <w:ins w:id="115" w:author="Martin, Greta Katherine" w:date="2024-10-28T11:04:00Z" w16du:dateUtc="2024-10-28T15:04:00Z"/>
          <w:rFonts w:ascii="Times New Roman" w:hAnsi="Times New Roman" w:cs="Times New Roman"/>
          <w:color w:val="000000" w:themeColor="text1"/>
        </w:rPr>
      </w:pPr>
      <w:ins w:id="116" w:author="Martin, Greta Katherine" w:date="2024-10-28T11:04:00Z" w16du:dateUtc="2024-10-28T15:04:00Z">
        <w:r>
          <w:rPr>
            <w:rFonts w:ascii="Times New Roman" w:hAnsi="Times New Roman" w:cs="Times New Roman"/>
            <w:color w:val="000000" w:themeColor="text1"/>
          </w:rPr>
          <w:t xml:space="preserve">Across the 1,041 global cities included in this analysis, there was a large spread in the proportion of green and blue area (Fig. 1). On average, the proportion of greenspace across cities was 0.316 (min: 0.00, max: 1.00) and the proportion of blue space was 0.029 (min: 0.00, max: 0.612). </w:t>
        </w:r>
        <w:commentRangeStart w:id="117"/>
        <w:r>
          <w:rPr>
            <w:rFonts w:ascii="Times New Roman" w:hAnsi="Times New Roman" w:cs="Times New Roman"/>
            <w:color w:val="000000" w:themeColor="text1"/>
          </w:rPr>
          <w:t>Australia and New Zealand had the lowest average proportion of green area; cities in this region had an average of just 0.069 green area. In contrast, over half of the city was green area on average in the Melanesian and Southern Asian regions. Most regions had very little blue area in their urban areas. The cities of three regions had over 5% blue area: Melanesia (0.130), South-eastern Asia (0.054), and Australia and New Zealand (0.053). Tropical cities had the most nature, with an average of 0.447 green area and 0.040 blue area.</w:t>
        </w:r>
        <w:commentRangeEnd w:id="117"/>
        <w:r>
          <w:rPr>
            <w:rStyle w:val="CommentReference"/>
          </w:rPr>
          <w:commentReference w:id="117"/>
        </w:r>
        <w:r>
          <w:rPr>
            <w:rFonts w:ascii="Times New Roman" w:hAnsi="Times New Roman" w:cs="Times New Roman"/>
            <w:color w:val="000000" w:themeColor="text1"/>
          </w:rPr>
          <w:t xml:space="preserve"> </w:t>
        </w:r>
      </w:ins>
    </w:p>
    <w:p w14:paraId="03BC1104" w14:textId="77777777" w:rsidR="009270AB" w:rsidRPr="00AE765C" w:rsidRDefault="009270AB" w:rsidP="009270AB">
      <w:pPr>
        <w:rPr>
          <w:ins w:id="118" w:author="Martin, Greta Katherine" w:date="2024-10-28T11:04:00Z" w16du:dateUtc="2024-10-28T15:04:00Z"/>
          <w:rFonts w:ascii="Times New Roman" w:hAnsi="Times New Roman" w:cs="Times New Roman"/>
          <w:color w:val="000000" w:themeColor="text1"/>
        </w:rPr>
      </w:pPr>
    </w:p>
    <w:p w14:paraId="60E5864A" w14:textId="77777777" w:rsidR="009270AB" w:rsidRPr="00751D3A" w:rsidRDefault="009270AB" w:rsidP="009270AB">
      <w:pPr>
        <w:rPr>
          <w:ins w:id="119" w:author="Martin, Greta Katherine" w:date="2024-10-28T11:04:00Z" w16du:dateUtc="2024-10-28T15:04:00Z"/>
          <w:rFonts w:ascii="Times New Roman" w:hAnsi="Times New Roman" w:cs="Times New Roman"/>
          <w:color w:val="156082" w:themeColor="accent1"/>
        </w:rPr>
      </w:pPr>
    </w:p>
    <w:p w14:paraId="605DBBCB" w14:textId="77777777" w:rsidR="009270AB" w:rsidRDefault="009270AB" w:rsidP="009270AB">
      <w:pPr>
        <w:rPr>
          <w:ins w:id="120" w:author="Martin, Greta Katherine" w:date="2024-10-28T11:04:00Z" w16du:dateUtc="2024-10-28T15:04:00Z"/>
          <w:rFonts w:ascii="Times New Roman" w:hAnsi="Times New Roman" w:cs="Times New Roman"/>
        </w:rPr>
      </w:pPr>
      <w:ins w:id="121" w:author="Martin, Greta Katherine" w:date="2024-10-28T11:04:00Z" w16du:dateUtc="2024-10-28T15:04:00Z">
        <w:r>
          <w:rPr>
            <w:rFonts w:ascii="Times New Roman" w:hAnsi="Times New Roman" w:cs="Times New Roman"/>
            <w:i/>
            <w:iCs/>
            <w:noProof/>
          </w:rPr>
          <w:lastRenderedPageBreak/>
          <w:drawing>
            <wp:inline distT="0" distB="0" distL="0" distR="0" wp14:anchorId="49443EB4" wp14:editId="5A266BE3">
              <wp:extent cx="5943600" cy="1584960"/>
              <wp:effectExtent l="0" t="0" r="0" b="2540"/>
              <wp:docPr id="836086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734368" name="Picture 1009734368"/>
                      <pic:cNvPicPr/>
                    </pic:nvPicPr>
                    <pic:blipFill>
                      <a:blip r:embed="rId11"/>
                      <a:stretch>
                        <a:fillRect/>
                      </a:stretch>
                    </pic:blipFill>
                    <pic:spPr>
                      <a:xfrm>
                        <a:off x="0" y="0"/>
                        <a:ext cx="5943600" cy="1584960"/>
                      </a:xfrm>
                      <a:prstGeom prst="rect">
                        <a:avLst/>
                      </a:prstGeom>
                    </pic:spPr>
                  </pic:pic>
                </a:graphicData>
              </a:graphic>
            </wp:inline>
          </w:drawing>
        </w:r>
      </w:ins>
    </w:p>
    <w:p w14:paraId="06FA3EB4" w14:textId="77777777" w:rsidR="009270AB" w:rsidRDefault="009270AB" w:rsidP="009270AB">
      <w:pPr>
        <w:rPr>
          <w:ins w:id="122" w:author="Martin, Greta Katherine" w:date="2024-10-28T11:04:00Z" w16du:dateUtc="2024-10-28T15:04:00Z"/>
          <w:rFonts w:ascii="Times New Roman" w:hAnsi="Times New Roman" w:cs="Times New Roman"/>
          <w:i/>
          <w:iCs/>
        </w:rPr>
      </w:pPr>
      <w:commentRangeStart w:id="123"/>
      <w:ins w:id="124" w:author="Martin, Greta Katherine" w:date="2024-10-28T11:04:00Z" w16du:dateUtc="2024-10-28T15:04:00Z">
        <w:r w:rsidRPr="0049174D">
          <w:rPr>
            <w:rFonts w:ascii="Times New Roman" w:hAnsi="Times New Roman" w:cs="Times New Roman"/>
            <w:b/>
            <w:bCs/>
            <w:i/>
            <w:iCs/>
          </w:rPr>
          <w:t xml:space="preserve">Figure </w:t>
        </w:r>
        <w:commentRangeEnd w:id="123"/>
        <w:r>
          <w:rPr>
            <w:rStyle w:val="CommentReference"/>
          </w:rPr>
          <w:commentReference w:id="123"/>
        </w:r>
        <w:r>
          <w:rPr>
            <w:rFonts w:ascii="Times New Roman" w:hAnsi="Times New Roman" w:cs="Times New Roman"/>
            <w:b/>
            <w:bCs/>
            <w:i/>
            <w:iCs/>
          </w:rPr>
          <w:t>1</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Proportion of g</w:t>
        </w:r>
        <w:r w:rsidRPr="0049174D">
          <w:rPr>
            <w:rFonts w:ascii="Times New Roman" w:hAnsi="Times New Roman" w:cs="Times New Roman"/>
            <w:i/>
            <w:iCs/>
          </w:rPr>
          <w:t>reen</w:t>
        </w:r>
        <w:r>
          <w:rPr>
            <w:rFonts w:ascii="Times New Roman" w:hAnsi="Times New Roman" w:cs="Times New Roman"/>
            <w:i/>
            <w:iCs/>
          </w:rPr>
          <w:t xml:space="preserve">, </w:t>
        </w:r>
        <w:r w:rsidRPr="0049174D">
          <w:rPr>
            <w:rFonts w:ascii="Times New Roman" w:hAnsi="Times New Roman" w:cs="Times New Roman"/>
            <w:i/>
            <w:iCs/>
          </w:rPr>
          <w:t>blue</w:t>
        </w:r>
        <w:r>
          <w:rPr>
            <w:rFonts w:ascii="Times New Roman" w:hAnsi="Times New Roman" w:cs="Times New Roman"/>
            <w:i/>
            <w:iCs/>
          </w:rPr>
          <w:t>, and urban or non-vegetated</w:t>
        </w:r>
        <w:r w:rsidRPr="0049174D">
          <w:rPr>
            <w:rFonts w:ascii="Times New Roman" w:hAnsi="Times New Roman" w:cs="Times New Roman"/>
            <w:i/>
            <w:iCs/>
          </w:rPr>
          <w:t xml:space="preserve"> area</w:t>
        </w:r>
        <w:r>
          <w:rPr>
            <w:rFonts w:ascii="Times New Roman" w:hAnsi="Times New Roman" w:cs="Times New Roman"/>
            <w:i/>
            <w:iCs/>
          </w:rPr>
          <w:t xml:space="preserve"> in each city by (a) </w:t>
        </w:r>
        <w:commentRangeStart w:id="125"/>
        <w:commentRangeEnd w:id="125"/>
        <w:r>
          <w:rPr>
            <w:rStyle w:val="CommentReference"/>
          </w:rPr>
          <w:commentReference w:id="125"/>
        </w:r>
        <w:r>
          <w:rPr>
            <w:rFonts w:ascii="Times New Roman" w:hAnsi="Times New Roman" w:cs="Times New Roman"/>
            <w:i/>
            <w:iCs/>
          </w:rPr>
          <w:t>geographic region and (b) climate zone</w:t>
        </w:r>
        <w:r w:rsidRPr="0049174D">
          <w:rPr>
            <w:rFonts w:ascii="Times New Roman" w:hAnsi="Times New Roman" w:cs="Times New Roman"/>
            <w:i/>
            <w:iCs/>
          </w:rPr>
          <w:t xml:space="preserve">. </w:t>
        </w:r>
        <w:r>
          <w:rPr>
            <w:rFonts w:ascii="Times New Roman" w:hAnsi="Times New Roman" w:cs="Times New Roman"/>
            <w:i/>
            <w:iCs/>
          </w:rPr>
          <w:t>Each vertical bar represents a city, and cities are arranged from smallest proportion green area to largest within each region.</w:t>
        </w:r>
      </w:ins>
    </w:p>
    <w:p w14:paraId="45597048" w14:textId="77777777" w:rsidR="006E57BE" w:rsidRDefault="006E57BE" w:rsidP="00FA2EC9">
      <w:pPr>
        <w:rPr>
          <w:rFonts w:ascii="Times New Roman" w:hAnsi="Times New Roman" w:cs="Times New Roman"/>
          <w:b/>
          <w:bCs/>
        </w:rPr>
      </w:pPr>
    </w:p>
    <w:p w14:paraId="009F06E8" w14:textId="77777777" w:rsidR="006E57BE" w:rsidRDefault="006E57BE" w:rsidP="00FA2EC9">
      <w:pPr>
        <w:rPr>
          <w:rFonts w:ascii="Times New Roman" w:hAnsi="Times New Roman" w:cs="Times New Roman"/>
          <w:b/>
          <w:bCs/>
        </w:rPr>
      </w:pPr>
    </w:p>
    <w:p w14:paraId="656474C2" w14:textId="77777777" w:rsidR="006E57BE" w:rsidRDefault="006E57BE" w:rsidP="00FA2EC9">
      <w:pPr>
        <w:rPr>
          <w:rFonts w:ascii="Times New Roman" w:hAnsi="Times New Roman" w:cs="Times New Roman"/>
          <w:b/>
          <w:bCs/>
        </w:rPr>
      </w:pPr>
    </w:p>
    <w:p w14:paraId="096AC537" w14:textId="77777777" w:rsidR="006E57BE" w:rsidRDefault="006E57BE" w:rsidP="00FA2EC9">
      <w:pPr>
        <w:rPr>
          <w:rFonts w:ascii="Times New Roman" w:hAnsi="Times New Roman" w:cs="Times New Roman"/>
          <w:b/>
          <w:bCs/>
        </w:rPr>
      </w:pPr>
    </w:p>
    <w:p w14:paraId="40529959" w14:textId="77777777" w:rsidR="006E57BE" w:rsidRDefault="006E57BE" w:rsidP="00FA2EC9">
      <w:pPr>
        <w:rPr>
          <w:rFonts w:ascii="Times New Roman" w:hAnsi="Times New Roman" w:cs="Times New Roman"/>
          <w:b/>
          <w:bCs/>
        </w:rPr>
      </w:pPr>
    </w:p>
    <w:p w14:paraId="7B29A7C5" w14:textId="77777777" w:rsidR="006E57BE" w:rsidRDefault="006E57BE" w:rsidP="00FA2EC9">
      <w:pPr>
        <w:rPr>
          <w:rFonts w:ascii="Times New Roman" w:hAnsi="Times New Roman" w:cs="Times New Roman"/>
          <w:b/>
          <w:bCs/>
        </w:rPr>
      </w:pPr>
    </w:p>
    <w:p w14:paraId="7627891A" w14:textId="1C281BCE" w:rsidR="00107C0A" w:rsidRDefault="00107C0A" w:rsidP="00FA2EC9">
      <w:pPr>
        <w:rPr>
          <w:rFonts w:ascii="Times New Roman" w:hAnsi="Times New Roman" w:cs="Times New Roman"/>
          <w:b/>
          <w:bCs/>
        </w:rPr>
      </w:pPr>
      <w:r>
        <w:rPr>
          <w:rFonts w:ascii="Times New Roman" w:hAnsi="Times New Roman" w:cs="Times New Roman"/>
          <w:b/>
          <w:bCs/>
        </w:rPr>
        <w:t>Appendix B</w:t>
      </w:r>
    </w:p>
    <w:p w14:paraId="0C05100A" w14:textId="15688854" w:rsidR="006E57BE" w:rsidRDefault="006E57BE" w:rsidP="00FA2EC9">
      <w:pPr>
        <w:rPr>
          <w:rFonts w:ascii="Times New Roman" w:hAnsi="Times New Roman" w:cs="Times New Roman"/>
          <w:b/>
          <w:bCs/>
        </w:rPr>
      </w:pPr>
      <w:commentRangeStart w:id="126"/>
      <w:r>
        <w:rPr>
          <w:rFonts w:ascii="Times New Roman" w:hAnsi="Times New Roman" w:cs="Times New Roman"/>
          <w:noProof/>
        </w:rPr>
        <w:drawing>
          <wp:inline distT="0" distB="0" distL="0" distR="0" wp14:anchorId="6642CB8A" wp14:editId="5446FC6C">
            <wp:extent cx="5943600" cy="3712210"/>
            <wp:effectExtent l="0" t="0" r="0" b="0"/>
            <wp:docPr id="1751702078" name="Picture 1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02078" name="Picture 11" descr="A map of the world&#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2210"/>
                    </a:xfrm>
                    <a:prstGeom prst="rect">
                      <a:avLst/>
                    </a:prstGeom>
                  </pic:spPr>
                </pic:pic>
              </a:graphicData>
            </a:graphic>
          </wp:inline>
        </w:drawing>
      </w:r>
      <w:commentRangeEnd w:id="126"/>
      <w:r>
        <w:rPr>
          <w:rStyle w:val="CommentReference"/>
        </w:rPr>
        <w:commentReference w:id="126"/>
      </w:r>
    </w:p>
    <w:p w14:paraId="5071EFCD" w14:textId="55FD265C" w:rsidR="00107C0A" w:rsidRDefault="00107C0A" w:rsidP="00FA2EC9">
      <w:pPr>
        <w:rPr>
          <w:rFonts w:ascii="Times New Roman" w:hAnsi="Times New Roman" w:cs="Times New Roman"/>
          <w:b/>
          <w:bCs/>
        </w:rPr>
      </w:pPr>
      <w:r>
        <w:rPr>
          <w:rFonts w:ascii="Times New Roman" w:hAnsi="Times New Roman" w:cs="Times New Roman"/>
          <w:b/>
          <w:bCs/>
        </w:rPr>
        <w:t>Appendix C</w:t>
      </w:r>
    </w:p>
    <w:p w14:paraId="04A35DDA" w14:textId="0A5426B3" w:rsidR="006E57BE" w:rsidRDefault="006E57BE" w:rsidP="00FA2EC9">
      <w:pPr>
        <w:rPr>
          <w:rFonts w:ascii="Times New Roman" w:hAnsi="Times New Roman" w:cs="Times New Roman"/>
          <w:b/>
          <w:bCs/>
        </w:rPr>
      </w:pPr>
      <w:commentRangeStart w:id="127"/>
      <w:r w:rsidRPr="002C279D">
        <w:rPr>
          <w:rFonts w:ascii="Helvetica" w:hAnsi="Helvetica" w:cs="Helvetica"/>
          <w:b/>
          <w:bCs/>
          <w:noProof/>
          <w:sz w:val="22"/>
          <w:szCs w:val="22"/>
        </w:rPr>
        <w:lastRenderedPageBreak/>
        <w:drawing>
          <wp:inline distT="0" distB="0" distL="0" distR="0" wp14:anchorId="595D64D6" wp14:editId="29B65E28">
            <wp:extent cx="5943600" cy="2913152"/>
            <wp:effectExtent l="0" t="0" r="0" b="0"/>
            <wp:docPr id="10" name="Picture 6" descr="A map of the world&#10;&#10;Description automatically generated">
              <a:extLst xmlns:a="http://schemas.openxmlformats.org/drawingml/2006/main">
                <a:ext uri="{FF2B5EF4-FFF2-40B4-BE49-F238E27FC236}">
                  <a16:creationId xmlns:a16="http://schemas.microsoft.com/office/drawing/2014/main" id="{02464911-171E-4A0B-9B4D-9F6E8D3F40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 descr="A map of the world&#10;&#10;Description automatically generated">
                      <a:extLst>
                        <a:ext uri="{FF2B5EF4-FFF2-40B4-BE49-F238E27FC236}">
                          <a16:creationId xmlns:a16="http://schemas.microsoft.com/office/drawing/2014/main" id="{02464911-171E-4A0B-9B4D-9F6E8D3F40A9}"/>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13152"/>
                    </a:xfrm>
                    <a:prstGeom prst="rect">
                      <a:avLst/>
                    </a:prstGeom>
                  </pic:spPr>
                </pic:pic>
              </a:graphicData>
            </a:graphic>
          </wp:inline>
        </w:drawing>
      </w:r>
      <w:commentRangeEnd w:id="127"/>
      <w:r>
        <w:rPr>
          <w:rStyle w:val="CommentReference"/>
        </w:rPr>
        <w:commentReference w:id="127"/>
      </w:r>
    </w:p>
    <w:p w14:paraId="581A3323" w14:textId="77777777" w:rsidR="006E57BE" w:rsidRDefault="006E57BE" w:rsidP="00FA2EC9">
      <w:pPr>
        <w:rPr>
          <w:rFonts w:ascii="Times New Roman" w:hAnsi="Times New Roman" w:cs="Times New Roman"/>
          <w:b/>
          <w:bCs/>
        </w:rPr>
      </w:pPr>
    </w:p>
    <w:p w14:paraId="33DC60F9" w14:textId="77777777" w:rsidR="006E57BE" w:rsidRDefault="006E57BE" w:rsidP="00FA2EC9">
      <w:pPr>
        <w:rPr>
          <w:rFonts w:ascii="Times New Roman" w:hAnsi="Times New Roman" w:cs="Times New Roman"/>
          <w:b/>
          <w:bCs/>
        </w:rPr>
      </w:pPr>
    </w:p>
    <w:p w14:paraId="758F728A" w14:textId="77777777" w:rsidR="006E57BE" w:rsidRDefault="006E57BE" w:rsidP="00FA2EC9">
      <w:pPr>
        <w:rPr>
          <w:rFonts w:ascii="Times New Roman" w:hAnsi="Times New Roman" w:cs="Times New Roman"/>
          <w:b/>
          <w:bCs/>
        </w:rPr>
      </w:pPr>
    </w:p>
    <w:p w14:paraId="39C083BC" w14:textId="77777777" w:rsidR="006E57BE" w:rsidRDefault="006E57BE" w:rsidP="00FA2EC9">
      <w:pPr>
        <w:rPr>
          <w:rFonts w:ascii="Times New Roman" w:hAnsi="Times New Roman" w:cs="Times New Roman"/>
          <w:b/>
          <w:bCs/>
        </w:rPr>
      </w:pPr>
    </w:p>
    <w:p w14:paraId="420F23AD" w14:textId="77777777" w:rsidR="006E57BE" w:rsidRDefault="006E57BE" w:rsidP="00FA2EC9">
      <w:pPr>
        <w:rPr>
          <w:rFonts w:ascii="Times New Roman" w:hAnsi="Times New Roman" w:cs="Times New Roman"/>
          <w:b/>
          <w:bCs/>
        </w:rPr>
      </w:pPr>
    </w:p>
    <w:p w14:paraId="620432FA" w14:textId="77777777" w:rsidR="006E57BE" w:rsidRDefault="006E57BE" w:rsidP="00FA2EC9">
      <w:pPr>
        <w:rPr>
          <w:rFonts w:ascii="Times New Roman" w:hAnsi="Times New Roman" w:cs="Times New Roman"/>
          <w:b/>
          <w:bCs/>
        </w:rPr>
      </w:pPr>
    </w:p>
    <w:p w14:paraId="543FAC00" w14:textId="77777777" w:rsidR="006E57BE" w:rsidRDefault="006E57BE" w:rsidP="00FA2EC9">
      <w:pPr>
        <w:rPr>
          <w:rFonts w:ascii="Times New Roman" w:hAnsi="Times New Roman" w:cs="Times New Roman"/>
          <w:b/>
          <w:bCs/>
        </w:rPr>
      </w:pPr>
    </w:p>
    <w:p w14:paraId="62723899" w14:textId="5624939C"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s</w:t>
      </w:r>
    </w:p>
    <w:p w14:paraId="52F227E3"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refully chosen and well-prepared figures, such as diagrams and photographs, can greatly enhance your article. You are encouraged to prepare figures that are clear, easy to read and of the best possible quality and resolution.</w:t>
      </w:r>
    </w:p>
    <w:p w14:paraId="2EF1154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o make your figures accessible to as many readers as possible, try to avoid using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as the only means of conveying information. For example, in charts and graphs use different line styles and symbols. Where </w:t>
      </w: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used try to ensure that:</w:t>
      </w:r>
    </w:p>
    <w:p w14:paraId="71CAB250"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there is good contrast between adjacent </w:t>
      </w:r>
      <w:proofErr w:type="spellStart"/>
      <w:r w:rsidRPr="00E150CA">
        <w:rPr>
          <w:rFonts w:ascii="Times New Roman" w:hAnsi="Times New Roman" w:cs="Times New Roman"/>
        </w:rPr>
        <w:t>colours</w:t>
      </w:r>
      <w:proofErr w:type="spellEnd"/>
      <w:r w:rsidRPr="00E150CA">
        <w:rPr>
          <w:rFonts w:ascii="Times New Roman" w:hAnsi="Times New Roman" w:cs="Times New Roman"/>
        </w:rPr>
        <w:t>;</w:t>
      </w:r>
    </w:p>
    <w:p w14:paraId="08279FA0" w14:textId="77777777" w:rsidR="00FA2EC9" w:rsidRPr="00E150CA" w:rsidRDefault="00FA2EC9" w:rsidP="00FA2EC9">
      <w:pPr>
        <w:numPr>
          <w:ilvl w:val="0"/>
          <w:numId w:val="1"/>
        </w:numPr>
        <w:rPr>
          <w:rFonts w:ascii="Times New Roman" w:hAnsi="Times New Roman" w:cs="Times New Roman"/>
        </w:rPr>
      </w:pP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distinguishable if the figure is converted to greyscale;</w:t>
      </w:r>
    </w:p>
    <w:p w14:paraId="73237AA3"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different line styles, fill styles, symbols or labels are used in addition to different </w:t>
      </w:r>
      <w:proofErr w:type="spellStart"/>
      <w:r w:rsidRPr="00E150CA">
        <w:rPr>
          <w:rFonts w:ascii="Times New Roman" w:hAnsi="Times New Roman" w:cs="Times New Roman"/>
        </w:rPr>
        <w:t>colours</w:t>
      </w:r>
      <w:proofErr w:type="spellEnd"/>
      <w:r w:rsidRPr="00E150CA">
        <w:rPr>
          <w:rFonts w:ascii="Times New Roman" w:hAnsi="Times New Roman" w:cs="Times New Roman"/>
        </w:rPr>
        <w:t>.</w:t>
      </w:r>
    </w:p>
    <w:p w14:paraId="3324C44A"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We accept that it is not always possible to follow these guidelines, for example with figures that use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gradient scales to convey information, or for photographic images. As with all figures, it is important to use the figure caption to describe the information conveyed by the figure. See below for further details.</w:t>
      </w:r>
    </w:p>
    <w:p w14:paraId="248B1524"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Figures are converted and sized to the journal template as part of the production process for accepted articles, but they are not normally edited further. It is your responsibility to ensure that the figures you supply are legible and technically correct.</w:t>
      </w:r>
      <w:r w:rsidRPr="00E150CA">
        <w:rPr>
          <w:rFonts w:ascii="Times New Roman" w:hAnsi="Times New Roman" w:cs="Times New Roman"/>
        </w:rPr>
        <w:br/>
        <w:t xml:space="preserve">Characters should appear as they would be set in the main body of the article. Aim for text sizes of 8 to 12 pt at the final figure size: </w:t>
      </w:r>
      <w:proofErr w:type="gramStart"/>
      <w:r w:rsidRPr="00E150CA">
        <w:rPr>
          <w:rFonts w:ascii="Times New Roman" w:hAnsi="Times New Roman" w:cs="Times New Roman"/>
        </w:rPr>
        <w:t>typically</w:t>
      </w:r>
      <w:proofErr w:type="gramEnd"/>
      <w:r w:rsidRPr="00E150CA">
        <w:rPr>
          <w:rFonts w:ascii="Times New Roman" w:hAnsi="Times New Roman" w:cs="Times New Roman"/>
        </w:rPr>
        <w:t xml:space="preserve"> 8.5cm for a small/single-column figure and 15cm for a large/double-column figure. Micrographs should include a scale bar of appropriate size, e.g. 1 </w:t>
      </w:r>
      <w:proofErr w:type="spellStart"/>
      <w:r w:rsidRPr="00E150CA">
        <w:rPr>
          <w:rFonts w:ascii="Times New Roman" w:hAnsi="Times New Roman" w:cs="Times New Roman"/>
        </w:rPr>
        <w:t>μm</w:t>
      </w:r>
      <w:proofErr w:type="spellEnd"/>
      <w:r w:rsidRPr="00E150CA">
        <w:rPr>
          <w:rFonts w:ascii="Times New Roman" w:hAnsi="Times New Roman" w:cs="Times New Roman"/>
        </w:rPr>
        <w:t>. Figures should be numbered in the order in which they are referred to in the text, using sequential numerals (e.g. figure 1, figure 2, etc.).</w:t>
      </w:r>
    </w:p>
    <w:p w14:paraId="06B6B9C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lastRenderedPageBreak/>
        <w:t>If there is more than one part to a figure (e.g. figure 1(a), figure 1(b), etc.), the parts should be identified by a lower-case letter in parentheses close to or within the area of the figure.</w:t>
      </w:r>
    </w:p>
    <w:p w14:paraId="1FE5A34E" w14:textId="77777777" w:rsidR="00843353" w:rsidRPr="00E150CA" w:rsidRDefault="00843353" w:rsidP="00FA2EC9">
      <w:pPr>
        <w:rPr>
          <w:rFonts w:ascii="Times New Roman" w:hAnsi="Times New Roman" w:cs="Times New Roman"/>
        </w:rPr>
      </w:pPr>
    </w:p>
    <w:p w14:paraId="2B01EDDF"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le types</w:t>
      </w:r>
    </w:p>
    <w:p w14:paraId="040F510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For articles prepared using LaTeX2e, please make sure that your figures are all supplied as vector Encapsulated PostScript (EPS) and linked to your main </w:t>
      </w:r>
      <w:proofErr w:type="spellStart"/>
      <w:r w:rsidRPr="00E150CA">
        <w:rPr>
          <w:rFonts w:ascii="Times New Roman" w:hAnsi="Times New Roman" w:cs="Times New Roman"/>
        </w:rPr>
        <w:t>TeX</w:t>
      </w:r>
      <w:proofErr w:type="spellEnd"/>
      <w:r w:rsidRPr="00E150CA">
        <w:rPr>
          <w:rFonts w:ascii="Times New Roman" w:hAnsi="Times New Roman" w:cs="Times New Roman"/>
        </w:rPr>
        <w:t xml:space="preserve"> files using appropriate figure inclusion commands such as \</w:t>
      </w:r>
      <w:proofErr w:type="spellStart"/>
      <w:r w:rsidRPr="00E150CA">
        <w:rPr>
          <w:rFonts w:ascii="Times New Roman" w:hAnsi="Times New Roman" w:cs="Times New Roman"/>
        </w:rPr>
        <w:t>includegraphics</w:t>
      </w:r>
      <w:proofErr w:type="spellEnd"/>
      <w:r w:rsidRPr="00E150CA">
        <w:rPr>
          <w:rFonts w:ascii="Times New Roman" w:hAnsi="Times New Roman" w:cs="Times New Roman"/>
        </w:rPr>
        <w:t>. For articles prepared using Word, where possible please also supply all figures as separate graphics files (in addition to being embedded in the text). Our preferred graphics format is EPS. These files can be used directly to give high-quality results, and file sizes are small in comparison with most bitmap forms.</w:t>
      </w:r>
      <w:r w:rsidRPr="00E150CA">
        <w:rPr>
          <w:rFonts w:ascii="Times New Roman" w:hAnsi="Times New Roman" w:cs="Times New Roman"/>
        </w:rPr>
        <w:br/>
        <w:t>If you are unable to send us images in EPS, we can also accept:</w:t>
      </w:r>
    </w:p>
    <w:p w14:paraId="5AA4BBF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TIFF</w:t>
      </w:r>
    </w:p>
    <w:p w14:paraId="7CCC73B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JPEG</w:t>
      </w:r>
    </w:p>
    <w:p w14:paraId="4A80CE2F"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PDF (and images embedded within PDF files)</w:t>
      </w:r>
    </w:p>
    <w:p w14:paraId="4A72C7A7"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 xml:space="preserve">Images/drawings coded using </w:t>
      </w:r>
      <w:proofErr w:type="spellStart"/>
      <w:r w:rsidRPr="00E150CA">
        <w:rPr>
          <w:rFonts w:ascii="Times New Roman" w:hAnsi="Times New Roman" w:cs="Times New Roman"/>
        </w:rPr>
        <w:t>TeX</w:t>
      </w:r>
      <w:proofErr w:type="spellEnd"/>
      <w:r w:rsidRPr="00E150CA">
        <w:rPr>
          <w:rFonts w:ascii="Times New Roman" w:hAnsi="Times New Roman" w:cs="Times New Roman"/>
        </w:rPr>
        <w:t>/LaTeX package</w:t>
      </w:r>
    </w:p>
    <w:p w14:paraId="30621EB2"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Images/figures embedded in MS Word, Excel or PowerPoint</w:t>
      </w:r>
    </w:p>
    <w:p w14:paraId="3F406203"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Graphics application source files (Photoshop, Illustrator, CorelDraw).</w:t>
      </w:r>
    </w:p>
    <w:p w14:paraId="6EDE8EAB" w14:textId="77777777" w:rsidR="00843353" w:rsidRPr="00E150CA" w:rsidRDefault="00843353" w:rsidP="00843353">
      <w:pPr>
        <w:rPr>
          <w:rFonts w:ascii="Times New Roman" w:hAnsi="Times New Roman" w:cs="Times New Roman"/>
        </w:rPr>
      </w:pPr>
    </w:p>
    <w:p w14:paraId="23FCF4A5"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Vector formats</w:t>
      </w:r>
    </w:p>
    <w:p w14:paraId="3A42127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The advantage of vector graphics is that they give the best possible quality at all output resolutions. In order to get the best possible results, please note the following important points:</w:t>
      </w:r>
    </w:p>
    <w:p w14:paraId="13CB45BC"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Fonts used should be restricted to the standard font families (Times, Helvetica, Courier or Symbol).</w:t>
      </w:r>
    </w:p>
    <w:p w14:paraId="783F035A"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 xml:space="preserve">Certain proprietary vector graphics formats such as Origin, </w:t>
      </w:r>
      <w:proofErr w:type="spellStart"/>
      <w:r w:rsidRPr="00E150CA">
        <w:rPr>
          <w:rFonts w:ascii="Times New Roman" w:hAnsi="Times New Roman" w:cs="Times New Roman"/>
        </w:rPr>
        <w:t>Kaleidagraph</w:t>
      </w:r>
      <w:proofErr w:type="spellEnd"/>
      <w:r w:rsidRPr="00E150CA">
        <w:rPr>
          <w:rFonts w:ascii="Times New Roman" w:hAnsi="Times New Roman" w:cs="Times New Roman"/>
        </w:rPr>
        <w:t>, Cricket Graph and Gnu Plot should not be sent in their native format. If you use these applications to create your figures, please export them as EPS.</w:t>
      </w:r>
    </w:p>
    <w:p w14:paraId="24708D88" w14:textId="77777777" w:rsidR="00FA2EC9" w:rsidRPr="00E150CA" w:rsidRDefault="00FA2EC9" w:rsidP="00FA2EC9">
      <w:pPr>
        <w:rPr>
          <w:rFonts w:ascii="Times New Roman" w:hAnsi="Times New Roman" w:cs="Times New Roman"/>
        </w:rPr>
      </w:pPr>
    </w:p>
    <w:p w14:paraId="200607FA"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 captions</w:t>
      </w:r>
    </w:p>
    <w:p w14:paraId="226CB872"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ptions should be included in the text and not in the graphics files. Figure captions should contain relevant key terms and be self-contained (avoiding acronyms) so that a reader can understand the figure without having to refer to the text. To make your figures accessible to as many readers as possible, include the main points that the figure demonstrates in the caption. We provide further information and examples on </w:t>
      </w:r>
      <w:hyperlink r:id="rId22" w:history="1">
        <w:r w:rsidRPr="00E150CA">
          <w:rPr>
            <w:rStyle w:val="Hyperlink"/>
            <w:rFonts w:ascii="Times New Roman" w:hAnsi="Times New Roman" w:cs="Times New Roman"/>
            <w:b/>
            <w:bCs/>
          </w:rPr>
          <w:t>this page</w:t>
        </w:r>
      </w:hyperlink>
      <w:r w:rsidRPr="00E150CA">
        <w:rPr>
          <w:rFonts w:ascii="Times New Roman" w:hAnsi="Times New Roman" w:cs="Times New Roman"/>
        </w:rPr>
        <w:t>.</w:t>
      </w:r>
    </w:p>
    <w:p w14:paraId="147E5D95" w14:textId="35D15C8C" w:rsidR="00C351E5" w:rsidRDefault="00C351E5"/>
    <w:sectPr w:rsidR="00C351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rtin, Greta Katherine" w:date="2024-10-28T10:52:00Z" w:initials="GM">
    <w:p w14:paraId="5F07BEA8" w14:textId="77777777" w:rsidR="00834FE1" w:rsidRDefault="00834FE1" w:rsidP="00834FE1">
      <w:r>
        <w:rPr>
          <w:rStyle w:val="CommentReference"/>
        </w:rPr>
        <w:annotationRef/>
      </w:r>
      <w:r>
        <w:rPr>
          <w:color w:val="000000"/>
          <w:sz w:val="20"/>
          <w:szCs w:val="20"/>
        </w:rPr>
        <w:t>I moved this up here as suggested but it feels a little specific for intro?</w:t>
      </w:r>
    </w:p>
  </w:comment>
  <w:comment w:id="1" w:author="Anenberg, Susan Casper" w:date="2024-10-26T07:10:00Z" w:initials="ASC">
    <w:p w14:paraId="20199722" w14:textId="58CD6755" w:rsidR="001A3B3D" w:rsidRDefault="001A3B3D">
      <w:pPr>
        <w:pStyle w:val="CommentText"/>
      </w:pPr>
      <w:r>
        <w:rPr>
          <w:rStyle w:val="CommentReference"/>
        </w:rPr>
        <w:annotationRef/>
      </w:r>
      <w:r>
        <w:t xml:space="preserve">This is surprising… can you confirm that these are all small island nations or something where the cities are too small to be included? </w:t>
      </w:r>
    </w:p>
  </w:comment>
  <w:comment w:id="3" w:author="Anenberg, Susan Casper" w:date="2024-10-28T05:54:00Z" w:initials="ASC">
    <w:p w14:paraId="6D80B225" w14:textId="41AAAEBF" w:rsidR="001A3B3D" w:rsidRDefault="001A3B3D">
      <w:pPr>
        <w:pStyle w:val="CommentText"/>
      </w:pPr>
      <w:r>
        <w:rPr>
          <w:rStyle w:val="CommentReference"/>
        </w:rPr>
        <w:annotationRef/>
      </w:r>
      <w:r>
        <w:t>Correct?</w:t>
      </w:r>
    </w:p>
  </w:comment>
  <w:comment w:id="4" w:author="Anenberg, Susan Casper" w:date="2024-10-28T05:52:00Z" w:initials="ASC">
    <w:p w14:paraId="3DBD94C9" w14:textId="18A4F7D6" w:rsidR="001A3B3D" w:rsidRDefault="001A3B3D">
      <w:pPr>
        <w:pStyle w:val="CommentText"/>
      </w:pPr>
      <w:r>
        <w:rPr>
          <w:rStyle w:val="CommentReference"/>
        </w:rPr>
        <w:annotationRef/>
      </w:r>
      <w:r>
        <w:t xml:space="preserve">Don’t think you need labels actually </w:t>
      </w:r>
    </w:p>
  </w:comment>
  <w:comment w:id="5" w:author="Anenberg, Susan Casper" w:date="2024-10-28T05:54:00Z" w:initials="ASC">
    <w:p w14:paraId="07CB3B89" w14:textId="37B35FDF" w:rsidR="001A3B3D" w:rsidRDefault="001A3B3D">
      <w:pPr>
        <w:pStyle w:val="CommentText"/>
      </w:pPr>
      <w:r>
        <w:rPr>
          <w:rStyle w:val="CommentReference"/>
        </w:rPr>
        <w:annotationRef/>
      </w:r>
      <w:r>
        <w:t>Correct?</w:t>
      </w:r>
    </w:p>
  </w:comment>
  <w:comment w:id="6" w:author="Anenberg, Susan Casper" w:date="2024-10-28T05:56:00Z" w:initials="ASC">
    <w:p w14:paraId="13C49267" w14:textId="1D20A351" w:rsidR="001A3B3D" w:rsidRDefault="001A3B3D">
      <w:pPr>
        <w:pStyle w:val="CommentText"/>
      </w:pPr>
      <w:r>
        <w:rPr>
          <w:rStyle w:val="CommentReference"/>
        </w:rPr>
        <w:annotationRef/>
      </w:r>
      <w:r>
        <w:t>Should be equation 1</w:t>
      </w:r>
    </w:p>
  </w:comment>
  <w:comment w:id="9" w:author="Anenberg, Susan Casper" w:date="2024-10-28T06:14:00Z" w:initials="ASC">
    <w:p w14:paraId="7100930A" w14:textId="77777777" w:rsidR="001A3B3D" w:rsidRDefault="001A3B3D">
      <w:pPr>
        <w:pStyle w:val="CommentText"/>
      </w:pPr>
      <w:r>
        <w:rPr>
          <w:rStyle w:val="CommentReference"/>
        </w:rPr>
        <w:annotationRef/>
      </w:r>
      <w:r>
        <w:t xml:space="preserve">I’m not finding it that useful to call out these particular regional results because the regions you end up highlighting have so few cities. </w:t>
      </w:r>
    </w:p>
    <w:p w14:paraId="68AA3878" w14:textId="77777777" w:rsidR="001A3B3D" w:rsidRDefault="001A3B3D">
      <w:pPr>
        <w:pStyle w:val="CommentText"/>
      </w:pPr>
    </w:p>
    <w:p w14:paraId="06FF4F1B" w14:textId="4446D636" w:rsidR="001A3B3D" w:rsidRDefault="001A3B3D">
      <w:pPr>
        <w:pStyle w:val="CommentText"/>
      </w:pPr>
      <w:r>
        <w:t>Since the rest of the paper also uses climate regions, how about adding a 2</w:t>
      </w:r>
      <w:r w:rsidRPr="00A77558">
        <w:rPr>
          <w:vertAlign w:val="superscript"/>
        </w:rPr>
        <w:t>nd</w:t>
      </w:r>
      <w:r>
        <w:t xml:space="preserve"> panel to the figure under the top row with the climate zone groupings? I feel like there will be more consistency among the regions within the same climate zones, and you can then use this space to point out those differences.</w:t>
      </w:r>
    </w:p>
  </w:comment>
  <w:comment w:id="15" w:author="Anenberg, Susan Casper" w:date="2024-10-28T06:13:00Z" w:initials="ASC">
    <w:p w14:paraId="76CA7D1E" w14:textId="77777777" w:rsidR="001A3B3D" w:rsidRDefault="001A3B3D">
      <w:pPr>
        <w:pStyle w:val="CommentText"/>
      </w:pPr>
      <w:r>
        <w:rPr>
          <w:rStyle w:val="CommentReference"/>
        </w:rPr>
        <w:annotationRef/>
      </w:r>
      <w:r>
        <w:t xml:space="preserve">Can you put the n in the data labels? </w:t>
      </w:r>
    </w:p>
    <w:p w14:paraId="0C88A1DB" w14:textId="77777777" w:rsidR="001A3B3D" w:rsidRDefault="001A3B3D">
      <w:pPr>
        <w:pStyle w:val="CommentText"/>
      </w:pPr>
    </w:p>
    <w:p w14:paraId="6D5B10F7" w14:textId="512ED405" w:rsidR="001A3B3D" w:rsidRDefault="001A3B3D">
      <w:pPr>
        <w:pStyle w:val="CommentText"/>
      </w:pPr>
      <w:r>
        <w:t>Font size needs to be bigger in regional labels and legend</w:t>
      </w:r>
    </w:p>
  </w:comment>
  <w:comment w:id="19" w:author="Anenberg, Susan Casper" w:date="2024-10-28T06:16:00Z" w:initials="ASC">
    <w:p w14:paraId="11C617B0" w14:textId="77BFA190" w:rsidR="001A3B3D" w:rsidRDefault="001A3B3D">
      <w:pPr>
        <w:pStyle w:val="CommentText"/>
      </w:pPr>
      <w:r>
        <w:rPr>
          <w:rStyle w:val="CommentReference"/>
        </w:rPr>
        <w:annotationRef/>
      </w:r>
      <w:r>
        <w:t>Because this is described in the methods, you don’t need it here. I edited to include a climate zone panel per comment above</w:t>
      </w:r>
    </w:p>
  </w:comment>
  <w:comment w:id="28" w:author="Anenberg, Susan Casper" w:date="2024-10-28T06:22:00Z" w:initials="ASC">
    <w:p w14:paraId="387F14E9" w14:textId="2C3E4DDC" w:rsidR="001A3B3D" w:rsidRDefault="001A3B3D">
      <w:pPr>
        <w:pStyle w:val="CommentText"/>
      </w:pPr>
      <w:r>
        <w:rPr>
          <w:rStyle w:val="CommentReference"/>
        </w:rPr>
        <w:annotationRef/>
      </w:r>
      <w:r>
        <w:t>Is this shown somewhere? Maybe add a supplemental figure and refer to it here. Reviewers like to find all results that are discussed in text in the figures/tables</w:t>
      </w:r>
    </w:p>
  </w:comment>
  <w:comment w:id="30" w:author="Anenberg, Susan Casper" w:date="2024-10-28T06:23:00Z" w:initials="ASC">
    <w:p w14:paraId="06F20FA5" w14:textId="30666C44" w:rsidR="001A3B3D" w:rsidRDefault="001A3B3D">
      <w:pPr>
        <w:pStyle w:val="CommentText"/>
      </w:pPr>
      <w:r>
        <w:rPr>
          <w:rStyle w:val="CommentReference"/>
        </w:rPr>
        <w:annotationRef/>
      </w:r>
      <w:r>
        <w:t>Start a new paragraph for the change between the time periods</w:t>
      </w:r>
    </w:p>
  </w:comment>
  <w:comment w:id="32" w:author="Anenberg, Susan Casper" w:date="2024-10-28T06:25:00Z" w:initials="ASC">
    <w:p w14:paraId="2C1B0648" w14:textId="722DF3AC" w:rsidR="001A3B3D" w:rsidRDefault="001A3B3D">
      <w:pPr>
        <w:pStyle w:val="CommentText"/>
      </w:pPr>
      <w:r>
        <w:rPr>
          <w:rStyle w:val="CommentReference"/>
        </w:rPr>
        <w:annotationRef/>
      </w:r>
      <w:r>
        <w:t xml:space="preserve">Results shown somewhere? Consider adding and refer to it. Could consider tables of the top 50 cities in term of greatest NDVI % increase and greatest NDVI % decrease in the </w:t>
      </w:r>
      <w:r>
        <w:t>suppelement</w:t>
      </w:r>
    </w:p>
  </w:comment>
  <w:comment w:id="62" w:author="Anenberg, Susan Casper" w:date="2024-10-28T06:30:00Z" w:initials="ASC">
    <w:p w14:paraId="273E1326" w14:textId="167B23E4" w:rsidR="001A3B3D" w:rsidRDefault="001A3B3D">
      <w:pPr>
        <w:pStyle w:val="CommentText"/>
      </w:pPr>
      <w:r>
        <w:rPr>
          <w:rStyle w:val="CommentReference"/>
        </w:rPr>
        <w:annotationRef/>
      </w:r>
      <w:r>
        <w:t>Highest INCREASE in health burdens?</w:t>
      </w:r>
    </w:p>
  </w:comment>
  <w:comment w:id="66" w:author="Anenberg, Susan Casper" w:date="2024-10-28T06:31:00Z" w:initials="ASC">
    <w:p w14:paraId="0D1CB274" w14:textId="58813899" w:rsidR="001A3B3D" w:rsidRDefault="001A3B3D">
      <w:pPr>
        <w:pStyle w:val="CommentText"/>
      </w:pPr>
      <w:r>
        <w:rPr>
          <w:rStyle w:val="CommentReference"/>
        </w:rPr>
        <w:annotationRef/>
      </w:r>
      <w:r>
        <w:t>Do you mean intra here?</w:t>
      </w:r>
    </w:p>
  </w:comment>
  <w:comment w:id="50" w:author="Anenberg, Susan Casper" w:date="2024-10-28T06:31:00Z" w:initials="ASC">
    <w:p w14:paraId="706530F4" w14:textId="2EB6E558" w:rsidR="001A3B3D" w:rsidRDefault="001A3B3D">
      <w:pPr>
        <w:pStyle w:val="CommentText"/>
      </w:pPr>
      <w:r>
        <w:rPr>
          <w:rStyle w:val="CommentReference"/>
        </w:rPr>
        <w:annotationRef/>
      </w:r>
      <w:r>
        <w:t>I suggest using the “more” and “fewer” wording instead of “excess” and “averted” in the text – both to match the figure legend and to indicate that this is due to the temporal trend, not a static burden</w:t>
      </w:r>
    </w:p>
  </w:comment>
  <w:comment w:id="87" w:author="Anenberg, Susan Casper" w:date="2024-10-28T06:33:00Z" w:initials="ASC">
    <w:p w14:paraId="17D7F935" w14:textId="22F79AB3" w:rsidR="003A1BDD" w:rsidRDefault="003A1BDD">
      <w:pPr>
        <w:pStyle w:val="CommentText"/>
      </w:pPr>
      <w:r>
        <w:rPr>
          <w:rStyle w:val="CommentReference"/>
        </w:rPr>
        <w:annotationRef/>
      </w:r>
      <w:r>
        <w:t>Or rate?</w:t>
      </w:r>
    </w:p>
  </w:comment>
  <w:comment w:id="85" w:author="Anenberg, Susan Casper" w:date="2024-10-28T06:34:00Z" w:initials="ASC">
    <w:p w14:paraId="3821C31B" w14:textId="6448A909" w:rsidR="00575730" w:rsidRDefault="00575730">
      <w:pPr>
        <w:pStyle w:val="CommentText"/>
      </w:pPr>
      <w:r>
        <w:rPr>
          <w:rStyle w:val="CommentReference"/>
        </w:rPr>
        <w:annotationRef/>
      </w:r>
      <w:r>
        <w:t>I don’t’ think this is necessary. The first part is obvious and the last part is in the legend</w:t>
      </w:r>
    </w:p>
  </w:comment>
  <w:comment w:id="88" w:author="Anenberg, Susan Casper" w:date="2024-10-28T06:39:00Z" w:initials="ASC">
    <w:p w14:paraId="4AF324A8" w14:textId="2BE5B0E3" w:rsidR="00EA6880" w:rsidRDefault="00EA6880">
      <w:pPr>
        <w:pStyle w:val="CommentText"/>
      </w:pPr>
      <w:r>
        <w:rPr>
          <w:rStyle w:val="CommentReference"/>
        </w:rPr>
        <w:annotationRef/>
      </w:r>
      <w:r>
        <w:t>This paragraph could use quantitative results – maybe include the median and range results for each climate region</w:t>
      </w:r>
    </w:p>
  </w:comment>
  <w:comment w:id="89" w:author="Anenberg, Susan Casper" w:date="2024-10-28T06:36:00Z" w:initials="ASC">
    <w:p w14:paraId="3D49A6CB" w14:textId="77777777" w:rsidR="00A01D20" w:rsidRDefault="00A01D20">
      <w:pPr>
        <w:pStyle w:val="CommentText"/>
      </w:pPr>
      <w:r>
        <w:rPr>
          <w:rStyle w:val="CommentReference"/>
        </w:rPr>
        <w:annotationRef/>
      </w:r>
      <w:r>
        <w:t>If you add another panel here on NDVI change, you can use this to refer to in the text, per my comment above</w:t>
      </w:r>
    </w:p>
    <w:p w14:paraId="3C0AEF3A" w14:textId="77777777" w:rsidR="00837AAA" w:rsidRDefault="00837AAA">
      <w:pPr>
        <w:pStyle w:val="CommentText"/>
      </w:pPr>
    </w:p>
    <w:p w14:paraId="2C67317C" w14:textId="046668F5" w:rsidR="00837AAA" w:rsidRDefault="00837AAA">
      <w:pPr>
        <w:pStyle w:val="CommentText"/>
      </w:pPr>
      <w:r>
        <w:t>Could also consider a 4-panel figure – 2 scatterplots colored by climate zone and 2 of these density plots colored by climate zone (one each for NDVI and mortality)</w:t>
      </w:r>
    </w:p>
  </w:comment>
  <w:comment w:id="90" w:author="Anenberg, Susan Casper" w:date="2024-10-28T06:37:00Z" w:initials="ASC">
    <w:p w14:paraId="7A03FF4B" w14:textId="264B4AD7" w:rsidR="005246F9" w:rsidRDefault="005246F9">
      <w:pPr>
        <w:pStyle w:val="CommentText"/>
      </w:pPr>
      <w:r>
        <w:rPr>
          <w:rStyle w:val="CommentReference"/>
        </w:rPr>
        <w:annotationRef/>
      </w:r>
      <w:r>
        <w:t>Suggest using the “more” and “fewer” again here instead of “excess” and “averted”. If you add another panel on NDVI change, it makes sense that averted is on the right because it aligns with positive increases in NDVI. If you don’t add another panel, consider flipping the x axis since usually higher values (aligned with excess) are on the right</w:t>
      </w:r>
    </w:p>
  </w:comment>
  <w:comment w:id="94" w:author="Anenberg, Susan Casper" w:date="2024-10-28T06:42:00Z" w:initials="ASC">
    <w:p w14:paraId="66AB4F9F" w14:textId="62FEF98F" w:rsidR="00FF7F01" w:rsidRDefault="00FF7F01">
      <w:pPr>
        <w:pStyle w:val="CommentText"/>
      </w:pPr>
      <w:r>
        <w:rPr>
          <w:rStyle w:val="CommentReference"/>
        </w:rPr>
        <w:annotationRef/>
      </w:r>
      <w:r>
        <w:t>Include the n # of cities in parentheses for each classification in the legend</w:t>
      </w:r>
    </w:p>
  </w:comment>
  <w:comment w:id="97" w:author="Anenberg, Susan Casper" w:date="2024-10-28T06:37:00Z" w:initials="ASC">
    <w:p w14:paraId="343195AA" w14:textId="218C92CC" w:rsidR="00567C37" w:rsidRDefault="00567C37">
      <w:pPr>
        <w:pStyle w:val="CommentText"/>
      </w:pPr>
      <w:r>
        <w:rPr>
          <w:rStyle w:val="CommentReference"/>
        </w:rPr>
        <w:annotationRef/>
      </w:r>
      <w:r>
        <w:t xml:space="preserve">Add the city </w:t>
      </w:r>
      <w:r w:rsidR="001E50F9">
        <w:t xml:space="preserve">and numeric result </w:t>
      </w:r>
      <w:r>
        <w:t>in parentheses</w:t>
      </w:r>
    </w:p>
  </w:comment>
  <w:comment w:id="102" w:author="Anenberg, Susan Casper" w:date="2024-10-28T06:44:00Z" w:initials="ASC">
    <w:p w14:paraId="04628A7C" w14:textId="57321130" w:rsidR="00085BF5" w:rsidRDefault="00085BF5">
      <w:pPr>
        <w:pStyle w:val="CommentText"/>
      </w:pPr>
      <w:r>
        <w:rPr>
          <w:rStyle w:val="CommentReference"/>
        </w:rPr>
        <w:annotationRef/>
      </w:r>
      <w:r>
        <w:t xml:space="preserve">I’m not sure you found that… there was a </w:t>
      </w:r>
      <w:r w:rsidR="005B31D0">
        <w:t>big intra-regional spread for each region</w:t>
      </w:r>
    </w:p>
  </w:comment>
  <w:comment w:id="101" w:author="Anenberg, Susan Casper" w:date="2024-10-28T06:45:00Z" w:initials="ASC">
    <w:p w14:paraId="36CA4743" w14:textId="6D6913FD" w:rsidR="005B31D0" w:rsidRDefault="005B31D0">
      <w:pPr>
        <w:pStyle w:val="CommentText"/>
      </w:pPr>
      <w:r>
        <w:rPr>
          <w:rStyle w:val="CommentReference"/>
        </w:rPr>
        <w:annotationRef/>
      </w:r>
      <w:r>
        <w:t>This paragraph should be stronger in highlighting the key results. Let’s discuss what they should be</w:t>
      </w:r>
      <w:r w:rsidR="00847D77">
        <w:t>. I only see one numerical result in here right now (5 additional deaths per 100,000)</w:t>
      </w:r>
    </w:p>
  </w:comment>
  <w:comment w:id="105" w:author="Anenberg, Susan Casper" w:date="2024-10-28T06:46:00Z" w:initials="ASC">
    <w:p w14:paraId="1A266108" w14:textId="18BAF07D" w:rsidR="00286C54" w:rsidRDefault="00286C54">
      <w:pPr>
        <w:pStyle w:val="CommentText"/>
      </w:pPr>
      <w:r>
        <w:rPr>
          <w:rStyle w:val="CommentReference"/>
        </w:rPr>
        <w:annotationRef/>
      </w:r>
      <w:r>
        <w:t>I’m not sure I understand this. Can you restate to try to clarify?</w:t>
      </w:r>
    </w:p>
  </w:comment>
  <w:comment w:id="106" w:author="Anenberg, Susan Casper" w:date="2024-10-28T06:47:00Z" w:initials="ASC">
    <w:p w14:paraId="56A8A554" w14:textId="7CDFA0A6" w:rsidR="00286C54" w:rsidRDefault="00286C54">
      <w:pPr>
        <w:pStyle w:val="CommentText"/>
      </w:pPr>
      <w:r>
        <w:rPr>
          <w:rStyle w:val="CommentReference"/>
        </w:rPr>
        <w:annotationRef/>
      </w:r>
      <w:r>
        <w:t>But these weren’t used for the HIA</w:t>
      </w:r>
    </w:p>
  </w:comment>
  <w:comment w:id="107" w:author="Anenberg, Susan Casper" w:date="2024-10-28T06:49:00Z" w:initials="ASC">
    <w:p w14:paraId="1E8187B3" w14:textId="4267B48E" w:rsidR="003774C2" w:rsidRDefault="003774C2">
      <w:pPr>
        <w:pStyle w:val="CommentText"/>
      </w:pPr>
      <w:r>
        <w:rPr>
          <w:rStyle w:val="CommentReference"/>
        </w:rPr>
        <w:annotationRef/>
      </w:r>
      <w:r>
        <w:t xml:space="preserve">This is not a key takeaway from the paper which focused on comparing the </w:t>
      </w:r>
      <w:r>
        <w:t>5 year time periods. Remove and only include the top-line take home messages here</w:t>
      </w:r>
    </w:p>
  </w:comment>
  <w:comment w:id="108" w:author="Anenberg, Susan Casper" w:date="2024-10-28T06:50:00Z" w:initials="ASC">
    <w:p w14:paraId="63FD12A8" w14:textId="061B676F" w:rsidR="00F50FD4" w:rsidRDefault="00F50FD4">
      <w:pPr>
        <w:pStyle w:val="CommentText"/>
      </w:pPr>
      <w:r>
        <w:rPr>
          <w:rStyle w:val="CommentReference"/>
        </w:rPr>
        <w:annotationRef/>
      </w:r>
      <w:r>
        <w:t>Note the differences instead of just saying they are different</w:t>
      </w:r>
    </w:p>
  </w:comment>
  <w:comment w:id="111" w:author="Anenberg, Susan Casper" w:date="2024-10-26T06:53:00Z" w:initials="ASC">
    <w:p w14:paraId="5C404A39" w14:textId="77777777" w:rsidR="002B6F7A" w:rsidRDefault="002B6F7A" w:rsidP="002B6F7A">
      <w:pPr>
        <w:pStyle w:val="CommentText"/>
      </w:pPr>
      <w:r>
        <w:rPr>
          <w:rStyle w:val="CommentReference"/>
        </w:rPr>
        <w:annotationRef/>
      </w:r>
      <w:r>
        <w:t>I’m not sure this paragraph is needed. You can wrap some of the concepts into the Methods section. Your last paper needed a paragraph like this because the link between the NDVI and land use metrics was a key aspect of the paper. But in this one, we are less focused on the metric and rather just applying the datasets. Therefore you can take a more straightforward approach of describing the metric/dataset when you talk about data sources in the methods section</w:t>
      </w:r>
    </w:p>
    <w:p w14:paraId="296C5037" w14:textId="77777777" w:rsidR="002B6F7A" w:rsidRDefault="002B6F7A" w:rsidP="002B6F7A">
      <w:pPr>
        <w:pStyle w:val="CommentText"/>
      </w:pPr>
    </w:p>
    <w:p w14:paraId="3B4E09D9" w14:textId="77777777" w:rsidR="002B6F7A" w:rsidRDefault="002B6F7A" w:rsidP="002B6F7A">
      <w:pPr>
        <w:pStyle w:val="CommentText"/>
      </w:pPr>
      <w:r>
        <w:t>This also has the benefit of shortening the Introduction. In a short-format paper style like ERL papers, you can’t give too much space to Introduction because then you don’t’ have enough space for the rest of the paper.</w:t>
      </w:r>
    </w:p>
  </w:comment>
  <w:comment w:id="112" w:author="Anenberg, Susan Casper" w:date="2024-10-28T06:21:00Z" w:initials="ASC">
    <w:p w14:paraId="0AA2AB05" w14:textId="77777777" w:rsidR="00661721" w:rsidRDefault="00661721" w:rsidP="00661721">
      <w:pPr>
        <w:pStyle w:val="CommentText"/>
      </w:pPr>
      <w:r>
        <w:rPr>
          <w:rStyle w:val="CommentReference"/>
        </w:rPr>
        <w:annotationRef/>
      </w:r>
      <w:r>
        <w:t xml:space="preserve">Might be helpful to add one sentence or a few words explaining why we include the green/blue space fractions in the paper. The explanation given below for NDVI is to be consistent with the epi studies. Why is green/blue space important to include? </w:t>
      </w:r>
    </w:p>
  </w:comment>
  <w:comment w:id="113" w:author="Anenberg, Susan Casper" w:date="2024-10-26T07:11:00Z" w:initials="ASC">
    <w:p w14:paraId="72B3C7A4" w14:textId="77777777" w:rsidR="00661721" w:rsidRDefault="00661721" w:rsidP="00661721">
      <w:pPr>
        <w:pStyle w:val="CommentText"/>
      </w:pPr>
      <w:r>
        <w:rPr>
          <w:rStyle w:val="CommentReference"/>
        </w:rPr>
        <w:annotationRef/>
      </w:r>
      <w:r>
        <w:t>What is this? Citation?</w:t>
      </w:r>
    </w:p>
  </w:comment>
  <w:comment w:id="114" w:author="Anenberg, Susan Casper" w:date="2024-10-28T05:43:00Z" w:initials="ASC">
    <w:p w14:paraId="75FED855" w14:textId="77777777" w:rsidR="00661721" w:rsidRDefault="00661721" w:rsidP="00661721">
      <w:pPr>
        <w:pStyle w:val="CommentText"/>
      </w:pPr>
      <w:r>
        <w:rPr>
          <w:rStyle w:val="CommentReference"/>
        </w:rPr>
        <w:annotationRef/>
      </w:r>
      <w:r>
        <w:t>Average of what?</w:t>
      </w:r>
    </w:p>
  </w:comment>
  <w:comment w:id="117" w:author="Anenberg, Susan Casper" w:date="2024-10-28T06:14:00Z" w:initials="ASC">
    <w:p w14:paraId="0F05BDE8" w14:textId="77777777" w:rsidR="009270AB" w:rsidRDefault="009270AB" w:rsidP="009270AB">
      <w:pPr>
        <w:pStyle w:val="CommentText"/>
      </w:pPr>
      <w:r>
        <w:rPr>
          <w:rStyle w:val="CommentReference"/>
        </w:rPr>
        <w:annotationRef/>
      </w:r>
      <w:r>
        <w:t xml:space="preserve">I’m not finding it that useful to call out these particular regional results because the regions you end up highlighting have so few cities. </w:t>
      </w:r>
    </w:p>
    <w:p w14:paraId="6A5329F9" w14:textId="77777777" w:rsidR="009270AB" w:rsidRDefault="009270AB" w:rsidP="009270AB">
      <w:pPr>
        <w:pStyle w:val="CommentText"/>
      </w:pPr>
    </w:p>
    <w:p w14:paraId="137E143F" w14:textId="77777777" w:rsidR="009270AB" w:rsidRDefault="009270AB" w:rsidP="009270AB">
      <w:pPr>
        <w:pStyle w:val="CommentText"/>
      </w:pPr>
      <w:r>
        <w:t>Since the rest of the paper also uses climate regions, how about adding a 2</w:t>
      </w:r>
      <w:r w:rsidRPr="00A77558">
        <w:rPr>
          <w:vertAlign w:val="superscript"/>
        </w:rPr>
        <w:t>nd</w:t>
      </w:r>
      <w:r>
        <w:t xml:space="preserve"> panel to the figure under the top row with the climate zone groupings? I feel like there will be more consistency among the regions within the same climate zones, and you can then use this space to point out those differences.</w:t>
      </w:r>
    </w:p>
  </w:comment>
  <w:comment w:id="123" w:author="Anenberg, Susan Casper" w:date="2024-10-28T06:13:00Z" w:initials="ASC">
    <w:p w14:paraId="66DB5FBE" w14:textId="77777777" w:rsidR="009270AB" w:rsidRDefault="009270AB" w:rsidP="009270AB">
      <w:pPr>
        <w:pStyle w:val="CommentText"/>
      </w:pPr>
      <w:r>
        <w:rPr>
          <w:rStyle w:val="CommentReference"/>
        </w:rPr>
        <w:annotationRef/>
      </w:r>
      <w:r>
        <w:t xml:space="preserve">Can you put the n in the data labels? </w:t>
      </w:r>
    </w:p>
    <w:p w14:paraId="08F4F855" w14:textId="77777777" w:rsidR="009270AB" w:rsidRDefault="009270AB" w:rsidP="009270AB">
      <w:pPr>
        <w:pStyle w:val="CommentText"/>
      </w:pPr>
    </w:p>
    <w:p w14:paraId="38E79578" w14:textId="77777777" w:rsidR="009270AB" w:rsidRDefault="009270AB" w:rsidP="009270AB">
      <w:pPr>
        <w:pStyle w:val="CommentText"/>
      </w:pPr>
      <w:r>
        <w:t>Font size needs to be bigger in regional labels and legend</w:t>
      </w:r>
    </w:p>
  </w:comment>
  <w:comment w:id="125" w:author="Anenberg, Susan Casper" w:date="2024-10-28T06:16:00Z" w:initials="ASC">
    <w:p w14:paraId="275DE61A" w14:textId="77777777" w:rsidR="009270AB" w:rsidRDefault="009270AB" w:rsidP="009270AB">
      <w:pPr>
        <w:pStyle w:val="CommentText"/>
      </w:pPr>
      <w:r>
        <w:rPr>
          <w:rStyle w:val="CommentReference"/>
        </w:rPr>
        <w:annotationRef/>
      </w:r>
      <w:r>
        <w:t>Because this is described in the methods, you don’t need it here. I edited to include a climate zone panel per comment above</w:t>
      </w:r>
    </w:p>
  </w:comment>
  <w:comment w:id="126" w:author="Martin, Greta Katherine" w:date="2024-10-23T10:02:00Z" w:initials="GM">
    <w:p w14:paraId="2C8EBEB9" w14:textId="77777777" w:rsidR="001A3B3D" w:rsidRDefault="001A3B3D" w:rsidP="006E57BE">
      <w:r>
        <w:rPr>
          <w:rStyle w:val="CommentReference"/>
        </w:rPr>
        <w:annotationRef/>
      </w:r>
      <w:r>
        <w:rPr>
          <w:color w:val="000000"/>
          <w:sz w:val="20"/>
          <w:szCs w:val="20"/>
        </w:rPr>
        <w:t>Taken from internet need to remake</w:t>
      </w:r>
    </w:p>
  </w:comment>
  <w:comment w:id="127" w:author="Martin, Greta Katherine" w:date="2024-10-23T09:58:00Z" w:initials="GM">
    <w:p w14:paraId="0C8593E1" w14:textId="1AE268C0" w:rsidR="001A3B3D" w:rsidRDefault="001A3B3D" w:rsidP="006E57BE">
      <w:r>
        <w:rPr>
          <w:rStyle w:val="CommentReference"/>
        </w:rPr>
        <w:annotationRef/>
      </w:r>
      <w:r>
        <w:rPr>
          <w:sz w:val="20"/>
          <w:szCs w:val="20"/>
        </w:rPr>
        <w:t>This is taken from Jen will need to remake or take&amp;cite from Koppen website</w:t>
      </w:r>
      <w:r>
        <w:rPr>
          <w:sz w:val="20"/>
          <w:szCs w:val="20"/>
        </w:rPr>
        <w:cr/>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F07BEA8" w15:done="0"/>
  <w15:commentEx w15:paraId="20199722" w15:done="0"/>
  <w15:commentEx w15:paraId="6D80B225" w15:done="1"/>
  <w15:commentEx w15:paraId="3DBD94C9" w15:done="1"/>
  <w15:commentEx w15:paraId="07CB3B89" w15:done="1"/>
  <w15:commentEx w15:paraId="13C49267" w15:done="1"/>
  <w15:commentEx w15:paraId="06FF4F1B" w15:done="0"/>
  <w15:commentEx w15:paraId="6D5B10F7" w15:done="0"/>
  <w15:commentEx w15:paraId="11C617B0" w15:done="0"/>
  <w15:commentEx w15:paraId="387F14E9" w15:done="0"/>
  <w15:commentEx w15:paraId="06F20FA5" w15:done="0"/>
  <w15:commentEx w15:paraId="2C1B0648" w15:done="0"/>
  <w15:commentEx w15:paraId="273E1326" w15:done="0"/>
  <w15:commentEx w15:paraId="0D1CB274" w15:done="0"/>
  <w15:commentEx w15:paraId="706530F4" w15:done="0"/>
  <w15:commentEx w15:paraId="17D7F935" w15:done="0"/>
  <w15:commentEx w15:paraId="3821C31B" w15:done="0"/>
  <w15:commentEx w15:paraId="4AF324A8" w15:done="0"/>
  <w15:commentEx w15:paraId="2C67317C" w15:done="0"/>
  <w15:commentEx w15:paraId="7A03FF4B" w15:done="0"/>
  <w15:commentEx w15:paraId="66AB4F9F" w15:done="0"/>
  <w15:commentEx w15:paraId="343195AA" w15:done="0"/>
  <w15:commentEx w15:paraId="04628A7C" w15:done="0"/>
  <w15:commentEx w15:paraId="36CA4743" w15:done="0"/>
  <w15:commentEx w15:paraId="1A266108" w15:done="0"/>
  <w15:commentEx w15:paraId="56A8A554" w15:done="0"/>
  <w15:commentEx w15:paraId="1E8187B3" w15:done="0"/>
  <w15:commentEx w15:paraId="63FD12A8" w15:done="0"/>
  <w15:commentEx w15:paraId="3B4E09D9" w15:done="0"/>
  <w15:commentEx w15:paraId="0AA2AB05" w15:done="0"/>
  <w15:commentEx w15:paraId="72B3C7A4" w15:done="0"/>
  <w15:commentEx w15:paraId="75FED855" w15:done="0"/>
  <w15:commentEx w15:paraId="137E143F" w15:done="0"/>
  <w15:commentEx w15:paraId="38E79578" w15:done="0"/>
  <w15:commentEx w15:paraId="275DE61A" w15:done="0"/>
  <w15:commentEx w15:paraId="2C8EBEB9" w15:done="0"/>
  <w15:commentEx w15:paraId="0C8593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2A04438" w16cex:dateUtc="2024-10-28T14:52:00Z"/>
  <w16cex:commentExtensible w16cex:durableId="38BBA889" w16cex:dateUtc="2024-10-23T14:02:00Z"/>
  <w16cex:commentExtensible w16cex:durableId="68370C5F" w16cex:dateUtc="2024-10-23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F07BEA8" w16cid:durableId="32A04438"/>
  <w16cid:commentId w16cid:paraId="20199722" w16cid:durableId="2AC7147F"/>
  <w16cid:commentId w16cid:paraId="6D80B225" w16cid:durableId="2AC9A597"/>
  <w16cid:commentId w16cid:paraId="3DBD94C9" w16cid:durableId="2AC9A516"/>
  <w16cid:commentId w16cid:paraId="07CB3B89" w16cid:durableId="2AC9A5A3"/>
  <w16cid:commentId w16cid:paraId="13C49267" w16cid:durableId="2AC9A5F8"/>
  <w16cid:commentId w16cid:paraId="06FF4F1B" w16cid:durableId="2AC9AA36"/>
  <w16cid:commentId w16cid:paraId="6D5B10F7" w16cid:durableId="2AC9AA0B"/>
  <w16cid:commentId w16cid:paraId="11C617B0" w16cid:durableId="2AC9AACF"/>
  <w16cid:commentId w16cid:paraId="387F14E9" w16cid:durableId="2AC9AC33"/>
  <w16cid:commentId w16cid:paraId="06F20FA5" w16cid:durableId="2AC9AC5F"/>
  <w16cid:commentId w16cid:paraId="2C1B0648" w16cid:durableId="2AC9ACBE"/>
  <w16cid:commentId w16cid:paraId="273E1326" w16cid:durableId="2AC9AE1F"/>
  <w16cid:commentId w16cid:paraId="0D1CB274" w16cid:durableId="2AC9AE3A"/>
  <w16cid:commentId w16cid:paraId="706530F4" w16cid:durableId="2AC9AE5B"/>
  <w16cid:commentId w16cid:paraId="17D7F935" w16cid:durableId="2AC9AED2"/>
  <w16cid:commentId w16cid:paraId="3821C31B" w16cid:durableId="2AC9AEE7"/>
  <w16cid:commentId w16cid:paraId="4AF324A8" w16cid:durableId="2AC9B035"/>
  <w16cid:commentId w16cid:paraId="2C67317C" w16cid:durableId="2AC9AF59"/>
  <w16cid:commentId w16cid:paraId="7A03FF4B" w16cid:durableId="2AC9AFB0"/>
  <w16cid:commentId w16cid:paraId="66AB4F9F" w16cid:durableId="2AC9B0E0"/>
  <w16cid:commentId w16cid:paraId="343195AA" w16cid:durableId="2AC9AF9D"/>
  <w16cid:commentId w16cid:paraId="04628A7C" w16cid:durableId="2AC9B149"/>
  <w16cid:commentId w16cid:paraId="36CA4743" w16cid:durableId="2AC9B172"/>
  <w16cid:commentId w16cid:paraId="1A266108" w16cid:durableId="2AC9B1DB"/>
  <w16cid:commentId w16cid:paraId="56A8A554" w16cid:durableId="2AC9B202"/>
  <w16cid:commentId w16cid:paraId="1E8187B3" w16cid:durableId="2AC9B277"/>
  <w16cid:commentId w16cid:paraId="63FD12A8" w16cid:durableId="2AC9B29A"/>
  <w16cid:commentId w16cid:paraId="3B4E09D9" w16cid:durableId="2DA6716A"/>
  <w16cid:commentId w16cid:paraId="0AA2AB05" w16cid:durableId="56329F06"/>
  <w16cid:commentId w16cid:paraId="72B3C7A4" w16cid:durableId="15FC89EB"/>
  <w16cid:commentId w16cid:paraId="75FED855" w16cid:durableId="66C11F4C"/>
  <w16cid:commentId w16cid:paraId="137E143F" w16cid:durableId="084B0C73"/>
  <w16cid:commentId w16cid:paraId="38E79578" w16cid:durableId="62EDA9E0"/>
  <w16cid:commentId w16cid:paraId="275DE61A" w16cid:durableId="36D8454E"/>
  <w16cid:commentId w16cid:paraId="2C8EBEB9" w16cid:durableId="38BBA889"/>
  <w16cid:commentId w16cid:paraId="0C8593E1" w16cid:durableId="68370C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2AFF" w:usb1="5000785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4151019">
    <w:abstractNumId w:val="2"/>
  </w:num>
  <w:num w:numId="2" w16cid:durableId="1881044390">
    <w:abstractNumId w:val="8"/>
  </w:num>
  <w:num w:numId="3" w16cid:durableId="1251499301">
    <w:abstractNumId w:val="6"/>
  </w:num>
  <w:num w:numId="4" w16cid:durableId="52823537">
    <w:abstractNumId w:val="4"/>
  </w:num>
  <w:num w:numId="5" w16cid:durableId="1997997779">
    <w:abstractNumId w:val="7"/>
  </w:num>
  <w:num w:numId="6" w16cid:durableId="992175927">
    <w:abstractNumId w:val="5"/>
  </w:num>
  <w:num w:numId="7" w16cid:durableId="1659067646">
    <w:abstractNumId w:val="1"/>
  </w:num>
  <w:num w:numId="8" w16cid:durableId="1260794343">
    <w:abstractNumId w:val="3"/>
  </w:num>
  <w:num w:numId="9" w16cid:durableId="9447682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Greta Katherine">
    <w15:presenceInfo w15:providerId="AD" w15:userId="S::gretam@gwu.edu::693602ef-7d81-41bb-a23e-17f4d1452404"/>
  </w15:person>
  <w15:person w15:author="Anenberg, Susan Casper">
    <w15:presenceInfo w15:providerId="AD" w15:userId="S-1-5-21-2551908886-1609939859-1204051493-349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231D0"/>
    <w:rsid w:val="00024A18"/>
    <w:rsid w:val="00031679"/>
    <w:rsid w:val="0003208C"/>
    <w:rsid w:val="00035747"/>
    <w:rsid w:val="00037559"/>
    <w:rsid w:val="00045A4F"/>
    <w:rsid w:val="00051E49"/>
    <w:rsid w:val="00052ACC"/>
    <w:rsid w:val="0005328A"/>
    <w:rsid w:val="00055F86"/>
    <w:rsid w:val="00057CCA"/>
    <w:rsid w:val="00060081"/>
    <w:rsid w:val="000626A4"/>
    <w:rsid w:val="00064A1A"/>
    <w:rsid w:val="000736DF"/>
    <w:rsid w:val="000753B7"/>
    <w:rsid w:val="0007761B"/>
    <w:rsid w:val="00077823"/>
    <w:rsid w:val="00085BF5"/>
    <w:rsid w:val="00085E43"/>
    <w:rsid w:val="00090A79"/>
    <w:rsid w:val="000A3562"/>
    <w:rsid w:val="000A4F94"/>
    <w:rsid w:val="000B0248"/>
    <w:rsid w:val="000B11D9"/>
    <w:rsid w:val="000B6E75"/>
    <w:rsid w:val="000C6488"/>
    <w:rsid w:val="000C6DEB"/>
    <w:rsid w:val="000D568A"/>
    <w:rsid w:val="00107C0A"/>
    <w:rsid w:val="00107F48"/>
    <w:rsid w:val="001135F2"/>
    <w:rsid w:val="00120B9A"/>
    <w:rsid w:val="00123848"/>
    <w:rsid w:val="00141172"/>
    <w:rsid w:val="00153D90"/>
    <w:rsid w:val="00154804"/>
    <w:rsid w:val="001607E3"/>
    <w:rsid w:val="0016141A"/>
    <w:rsid w:val="00165BFB"/>
    <w:rsid w:val="00167925"/>
    <w:rsid w:val="0017376A"/>
    <w:rsid w:val="001835C0"/>
    <w:rsid w:val="00194ED0"/>
    <w:rsid w:val="0019782A"/>
    <w:rsid w:val="001A3B3D"/>
    <w:rsid w:val="001B327B"/>
    <w:rsid w:val="001C5BE1"/>
    <w:rsid w:val="001D435E"/>
    <w:rsid w:val="001D6941"/>
    <w:rsid w:val="001D78AB"/>
    <w:rsid w:val="001E50F9"/>
    <w:rsid w:val="001F36CB"/>
    <w:rsid w:val="001F69F2"/>
    <w:rsid w:val="0020576C"/>
    <w:rsid w:val="0022043E"/>
    <w:rsid w:val="00223AB8"/>
    <w:rsid w:val="00225861"/>
    <w:rsid w:val="00230F0F"/>
    <w:rsid w:val="002355C4"/>
    <w:rsid w:val="00236953"/>
    <w:rsid w:val="0024097C"/>
    <w:rsid w:val="002512BB"/>
    <w:rsid w:val="00256D82"/>
    <w:rsid w:val="00265E16"/>
    <w:rsid w:val="00271908"/>
    <w:rsid w:val="00275B6E"/>
    <w:rsid w:val="00286C54"/>
    <w:rsid w:val="002931D7"/>
    <w:rsid w:val="00294AF3"/>
    <w:rsid w:val="00294BE0"/>
    <w:rsid w:val="002A65F5"/>
    <w:rsid w:val="002B1989"/>
    <w:rsid w:val="002B66B7"/>
    <w:rsid w:val="002B6F7A"/>
    <w:rsid w:val="002C31C3"/>
    <w:rsid w:val="002C67A4"/>
    <w:rsid w:val="002D77F9"/>
    <w:rsid w:val="002F21BE"/>
    <w:rsid w:val="003057CF"/>
    <w:rsid w:val="00310609"/>
    <w:rsid w:val="00310B46"/>
    <w:rsid w:val="00325681"/>
    <w:rsid w:val="00337F2F"/>
    <w:rsid w:val="00346D63"/>
    <w:rsid w:val="003508BE"/>
    <w:rsid w:val="00354BDF"/>
    <w:rsid w:val="00362015"/>
    <w:rsid w:val="00373D6B"/>
    <w:rsid w:val="003771C7"/>
    <w:rsid w:val="003774C2"/>
    <w:rsid w:val="00377F9E"/>
    <w:rsid w:val="003A1BDD"/>
    <w:rsid w:val="003A24BE"/>
    <w:rsid w:val="003A6EB2"/>
    <w:rsid w:val="003C2F7C"/>
    <w:rsid w:val="003C3846"/>
    <w:rsid w:val="003C57E4"/>
    <w:rsid w:val="003C7B28"/>
    <w:rsid w:val="003D44E1"/>
    <w:rsid w:val="003E788D"/>
    <w:rsid w:val="003F212E"/>
    <w:rsid w:val="003F6681"/>
    <w:rsid w:val="00411F45"/>
    <w:rsid w:val="004169F7"/>
    <w:rsid w:val="004201BC"/>
    <w:rsid w:val="00420610"/>
    <w:rsid w:val="004234E5"/>
    <w:rsid w:val="00432318"/>
    <w:rsid w:val="00435203"/>
    <w:rsid w:val="00435A59"/>
    <w:rsid w:val="00435EC8"/>
    <w:rsid w:val="00441531"/>
    <w:rsid w:val="0044736A"/>
    <w:rsid w:val="00447748"/>
    <w:rsid w:val="004616FD"/>
    <w:rsid w:val="0047751C"/>
    <w:rsid w:val="00477C3C"/>
    <w:rsid w:val="004817DF"/>
    <w:rsid w:val="004821B9"/>
    <w:rsid w:val="00482BCF"/>
    <w:rsid w:val="00484172"/>
    <w:rsid w:val="004905C4"/>
    <w:rsid w:val="0049174D"/>
    <w:rsid w:val="004A13B2"/>
    <w:rsid w:val="004A1F08"/>
    <w:rsid w:val="004A429B"/>
    <w:rsid w:val="004A6A1E"/>
    <w:rsid w:val="004B4DE1"/>
    <w:rsid w:val="004C2D43"/>
    <w:rsid w:val="004C41CE"/>
    <w:rsid w:val="004C72A3"/>
    <w:rsid w:val="004D4795"/>
    <w:rsid w:val="004E4DEF"/>
    <w:rsid w:val="004E7988"/>
    <w:rsid w:val="004F24B5"/>
    <w:rsid w:val="004F7FF4"/>
    <w:rsid w:val="00507D1B"/>
    <w:rsid w:val="005160DC"/>
    <w:rsid w:val="00522757"/>
    <w:rsid w:val="005246F9"/>
    <w:rsid w:val="00531C5E"/>
    <w:rsid w:val="00532E20"/>
    <w:rsid w:val="00540752"/>
    <w:rsid w:val="0054585B"/>
    <w:rsid w:val="00551D54"/>
    <w:rsid w:val="00562949"/>
    <w:rsid w:val="00567C37"/>
    <w:rsid w:val="00575730"/>
    <w:rsid w:val="00593670"/>
    <w:rsid w:val="00595315"/>
    <w:rsid w:val="005974F8"/>
    <w:rsid w:val="005A15AF"/>
    <w:rsid w:val="005A1DF9"/>
    <w:rsid w:val="005B2BD0"/>
    <w:rsid w:val="005B31D0"/>
    <w:rsid w:val="005B4852"/>
    <w:rsid w:val="005D4B56"/>
    <w:rsid w:val="005D506E"/>
    <w:rsid w:val="005E52ED"/>
    <w:rsid w:val="005F0FBD"/>
    <w:rsid w:val="006036D8"/>
    <w:rsid w:val="0060540D"/>
    <w:rsid w:val="00605D6C"/>
    <w:rsid w:val="00613582"/>
    <w:rsid w:val="0062156B"/>
    <w:rsid w:val="00632B39"/>
    <w:rsid w:val="00643A8D"/>
    <w:rsid w:val="00655B0E"/>
    <w:rsid w:val="00661721"/>
    <w:rsid w:val="0067050F"/>
    <w:rsid w:val="00670DFF"/>
    <w:rsid w:val="00674CE9"/>
    <w:rsid w:val="00675556"/>
    <w:rsid w:val="00675FFE"/>
    <w:rsid w:val="00676859"/>
    <w:rsid w:val="006816E2"/>
    <w:rsid w:val="00686C7C"/>
    <w:rsid w:val="00690B4F"/>
    <w:rsid w:val="00693A67"/>
    <w:rsid w:val="006B257F"/>
    <w:rsid w:val="006B51CC"/>
    <w:rsid w:val="006C4295"/>
    <w:rsid w:val="006D07C8"/>
    <w:rsid w:val="006D6CF3"/>
    <w:rsid w:val="006E2604"/>
    <w:rsid w:val="006E2A12"/>
    <w:rsid w:val="006E388F"/>
    <w:rsid w:val="006E45F4"/>
    <w:rsid w:val="006E4C2C"/>
    <w:rsid w:val="006E54D2"/>
    <w:rsid w:val="006E57BE"/>
    <w:rsid w:val="006F53BA"/>
    <w:rsid w:val="006F5CBD"/>
    <w:rsid w:val="00701FCC"/>
    <w:rsid w:val="00703441"/>
    <w:rsid w:val="007050D7"/>
    <w:rsid w:val="00712FD7"/>
    <w:rsid w:val="00717770"/>
    <w:rsid w:val="00732271"/>
    <w:rsid w:val="00733950"/>
    <w:rsid w:val="007354C6"/>
    <w:rsid w:val="00747437"/>
    <w:rsid w:val="00747622"/>
    <w:rsid w:val="00750D2E"/>
    <w:rsid w:val="00750E9F"/>
    <w:rsid w:val="00751D10"/>
    <w:rsid w:val="00751D3A"/>
    <w:rsid w:val="00752FF8"/>
    <w:rsid w:val="00753B4F"/>
    <w:rsid w:val="00757BB7"/>
    <w:rsid w:val="0077127F"/>
    <w:rsid w:val="00777B76"/>
    <w:rsid w:val="0078361F"/>
    <w:rsid w:val="007978FB"/>
    <w:rsid w:val="007A26CC"/>
    <w:rsid w:val="007B17C1"/>
    <w:rsid w:val="007B6224"/>
    <w:rsid w:val="007B64A8"/>
    <w:rsid w:val="007B6666"/>
    <w:rsid w:val="007C1063"/>
    <w:rsid w:val="007C10CC"/>
    <w:rsid w:val="007C200E"/>
    <w:rsid w:val="007C220F"/>
    <w:rsid w:val="007C245E"/>
    <w:rsid w:val="007C4BA3"/>
    <w:rsid w:val="007C4D8D"/>
    <w:rsid w:val="007C73A9"/>
    <w:rsid w:val="007D27A1"/>
    <w:rsid w:val="007E09D3"/>
    <w:rsid w:val="007F7B32"/>
    <w:rsid w:val="00825A98"/>
    <w:rsid w:val="00827425"/>
    <w:rsid w:val="0083426C"/>
    <w:rsid w:val="00834FE1"/>
    <w:rsid w:val="0083671F"/>
    <w:rsid w:val="00837AAA"/>
    <w:rsid w:val="00837BA6"/>
    <w:rsid w:val="00841C08"/>
    <w:rsid w:val="00843353"/>
    <w:rsid w:val="008433FB"/>
    <w:rsid w:val="00845DBB"/>
    <w:rsid w:val="00847BEB"/>
    <w:rsid w:val="00847D77"/>
    <w:rsid w:val="00855772"/>
    <w:rsid w:val="0086582F"/>
    <w:rsid w:val="008659CD"/>
    <w:rsid w:val="00866A5E"/>
    <w:rsid w:val="00870A86"/>
    <w:rsid w:val="008721AB"/>
    <w:rsid w:val="0088371A"/>
    <w:rsid w:val="00887357"/>
    <w:rsid w:val="008902D6"/>
    <w:rsid w:val="008929AF"/>
    <w:rsid w:val="008950EF"/>
    <w:rsid w:val="008A1B17"/>
    <w:rsid w:val="008D30B4"/>
    <w:rsid w:val="008E053E"/>
    <w:rsid w:val="008F0486"/>
    <w:rsid w:val="00910DED"/>
    <w:rsid w:val="009270AB"/>
    <w:rsid w:val="00932CD4"/>
    <w:rsid w:val="00933057"/>
    <w:rsid w:val="00933741"/>
    <w:rsid w:val="0093536B"/>
    <w:rsid w:val="00936E04"/>
    <w:rsid w:val="009372E8"/>
    <w:rsid w:val="00952099"/>
    <w:rsid w:val="00971272"/>
    <w:rsid w:val="0099266F"/>
    <w:rsid w:val="00993AEA"/>
    <w:rsid w:val="009942AC"/>
    <w:rsid w:val="009A5438"/>
    <w:rsid w:val="009B65D4"/>
    <w:rsid w:val="009B6734"/>
    <w:rsid w:val="009B7B4B"/>
    <w:rsid w:val="009B7FB9"/>
    <w:rsid w:val="009C6E24"/>
    <w:rsid w:val="009D59E2"/>
    <w:rsid w:val="009E5260"/>
    <w:rsid w:val="009E573D"/>
    <w:rsid w:val="009F72FF"/>
    <w:rsid w:val="00A0060E"/>
    <w:rsid w:val="00A01D20"/>
    <w:rsid w:val="00A04301"/>
    <w:rsid w:val="00A06A27"/>
    <w:rsid w:val="00A07A0D"/>
    <w:rsid w:val="00A10D1B"/>
    <w:rsid w:val="00A3377F"/>
    <w:rsid w:val="00A36392"/>
    <w:rsid w:val="00A37A37"/>
    <w:rsid w:val="00A459D8"/>
    <w:rsid w:val="00A47834"/>
    <w:rsid w:val="00A53DA2"/>
    <w:rsid w:val="00A625BD"/>
    <w:rsid w:val="00A6681F"/>
    <w:rsid w:val="00A706D9"/>
    <w:rsid w:val="00A71F12"/>
    <w:rsid w:val="00A7210E"/>
    <w:rsid w:val="00A77558"/>
    <w:rsid w:val="00A82B15"/>
    <w:rsid w:val="00A92750"/>
    <w:rsid w:val="00AA3F0D"/>
    <w:rsid w:val="00AA5506"/>
    <w:rsid w:val="00AB4188"/>
    <w:rsid w:val="00AC5493"/>
    <w:rsid w:val="00AD0485"/>
    <w:rsid w:val="00AD75A9"/>
    <w:rsid w:val="00AE765C"/>
    <w:rsid w:val="00AF3074"/>
    <w:rsid w:val="00AF358C"/>
    <w:rsid w:val="00AF3FCC"/>
    <w:rsid w:val="00AF52BD"/>
    <w:rsid w:val="00AF54A8"/>
    <w:rsid w:val="00B044FF"/>
    <w:rsid w:val="00B1621C"/>
    <w:rsid w:val="00B30178"/>
    <w:rsid w:val="00B31CD1"/>
    <w:rsid w:val="00B356A6"/>
    <w:rsid w:val="00B37183"/>
    <w:rsid w:val="00B42539"/>
    <w:rsid w:val="00B44137"/>
    <w:rsid w:val="00B56686"/>
    <w:rsid w:val="00B723B6"/>
    <w:rsid w:val="00BA22DC"/>
    <w:rsid w:val="00BA3573"/>
    <w:rsid w:val="00BB0A5D"/>
    <w:rsid w:val="00BB75C8"/>
    <w:rsid w:val="00BC36DD"/>
    <w:rsid w:val="00BC4AFA"/>
    <w:rsid w:val="00BC6708"/>
    <w:rsid w:val="00BE036F"/>
    <w:rsid w:val="00BE604A"/>
    <w:rsid w:val="00BE6189"/>
    <w:rsid w:val="00C06B07"/>
    <w:rsid w:val="00C109BF"/>
    <w:rsid w:val="00C10A8E"/>
    <w:rsid w:val="00C10B1F"/>
    <w:rsid w:val="00C11524"/>
    <w:rsid w:val="00C158AD"/>
    <w:rsid w:val="00C1696B"/>
    <w:rsid w:val="00C2130A"/>
    <w:rsid w:val="00C31041"/>
    <w:rsid w:val="00C31F42"/>
    <w:rsid w:val="00C351E5"/>
    <w:rsid w:val="00C36EA4"/>
    <w:rsid w:val="00C52434"/>
    <w:rsid w:val="00C529F1"/>
    <w:rsid w:val="00C52B75"/>
    <w:rsid w:val="00C53D46"/>
    <w:rsid w:val="00C662A0"/>
    <w:rsid w:val="00C7530B"/>
    <w:rsid w:val="00C802AF"/>
    <w:rsid w:val="00C82F36"/>
    <w:rsid w:val="00C90142"/>
    <w:rsid w:val="00C91C00"/>
    <w:rsid w:val="00CA2062"/>
    <w:rsid w:val="00CA40C1"/>
    <w:rsid w:val="00CC77EE"/>
    <w:rsid w:val="00CC782D"/>
    <w:rsid w:val="00CE07A8"/>
    <w:rsid w:val="00CE55BE"/>
    <w:rsid w:val="00CE7C15"/>
    <w:rsid w:val="00CF2476"/>
    <w:rsid w:val="00CF3D70"/>
    <w:rsid w:val="00CF3EEC"/>
    <w:rsid w:val="00CF4379"/>
    <w:rsid w:val="00D0577D"/>
    <w:rsid w:val="00D05F03"/>
    <w:rsid w:val="00D2161E"/>
    <w:rsid w:val="00D3001E"/>
    <w:rsid w:val="00D3065F"/>
    <w:rsid w:val="00D322C2"/>
    <w:rsid w:val="00D3799D"/>
    <w:rsid w:val="00D50D3C"/>
    <w:rsid w:val="00D51280"/>
    <w:rsid w:val="00D51E22"/>
    <w:rsid w:val="00D57F4C"/>
    <w:rsid w:val="00D670DD"/>
    <w:rsid w:val="00D85548"/>
    <w:rsid w:val="00D87E31"/>
    <w:rsid w:val="00D90D9F"/>
    <w:rsid w:val="00D95A79"/>
    <w:rsid w:val="00DA1D37"/>
    <w:rsid w:val="00DA7A83"/>
    <w:rsid w:val="00DB1517"/>
    <w:rsid w:val="00DB4DCA"/>
    <w:rsid w:val="00DD0531"/>
    <w:rsid w:val="00DD06C6"/>
    <w:rsid w:val="00DD1521"/>
    <w:rsid w:val="00DD5C68"/>
    <w:rsid w:val="00DD7949"/>
    <w:rsid w:val="00DD7A83"/>
    <w:rsid w:val="00DE5536"/>
    <w:rsid w:val="00DF337C"/>
    <w:rsid w:val="00E01C87"/>
    <w:rsid w:val="00E03410"/>
    <w:rsid w:val="00E150CA"/>
    <w:rsid w:val="00E238E3"/>
    <w:rsid w:val="00E26B4F"/>
    <w:rsid w:val="00E30742"/>
    <w:rsid w:val="00E401D7"/>
    <w:rsid w:val="00E457AE"/>
    <w:rsid w:val="00E467F5"/>
    <w:rsid w:val="00E63418"/>
    <w:rsid w:val="00E63731"/>
    <w:rsid w:val="00E74A19"/>
    <w:rsid w:val="00E83E43"/>
    <w:rsid w:val="00E85AF5"/>
    <w:rsid w:val="00E91D7B"/>
    <w:rsid w:val="00E928D9"/>
    <w:rsid w:val="00E93D78"/>
    <w:rsid w:val="00E953AA"/>
    <w:rsid w:val="00EA100A"/>
    <w:rsid w:val="00EA130A"/>
    <w:rsid w:val="00EA3427"/>
    <w:rsid w:val="00EA6880"/>
    <w:rsid w:val="00EB2E8E"/>
    <w:rsid w:val="00EB3004"/>
    <w:rsid w:val="00EB77D4"/>
    <w:rsid w:val="00EC6CB2"/>
    <w:rsid w:val="00ED2483"/>
    <w:rsid w:val="00ED662B"/>
    <w:rsid w:val="00EE198F"/>
    <w:rsid w:val="00EE1D87"/>
    <w:rsid w:val="00EE4043"/>
    <w:rsid w:val="00EE4DB7"/>
    <w:rsid w:val="00EE5CD0"/>
    <w:rsid w:val="00EF26BC"/>
    <w:rsid w:val="00EF5AD7"/>
    <w:rsid w:val="00F23DBF"/>
    <w:rsid w:val="00F27553"/>
    <w:rsid w:val="00F37DF7"/>
    <w:rsid w:val="00F50FD4"/>
    <w:rsid w:val="00F51C2B"/>
    <w:rsid w:val="00F52217"/>
    <w:rsid w:val="00F533A8"/>
    <w:rsid w:val="00F73B7D"/>
    <w:rsid w:val="00F75556"/>
    <w:rsid w:val="00F82B6B"/>
    <w:rsid w:val="00F82E36"/>
    <w:rsid w:val="00F83BE8"/>
    <w:rsid w:val="00F856B5"/>
    <w:rsid w:val="00F8735D"/>
    <w:rsid w:val="00F9161A"/>
    <w:rsid w:val="00FA2EC9"/>
    <w:rsid w:val="00FA4C3C"/>
    <w:rsid w:val="00FA738D"/>
    <w:rsid w:val="00FB004F"/>
    <w:rsid w:val="00FB426E"/>
    <w:rsid w:val="00FB6951"/>
    <w:rsid w:val="00FC67E2"/>
    <w:rsid w:val="00FD27B4"/>
    <w:rsid w:val="00FE03FB"/>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emf"/><Relationship Id="rId18" Type="http://schemas.openxmlformats.org/officeDocument/2006/relationships/hyperlink" Target="https://publishingsupport.iopscience.iop.org/journals/" TargetMode="External"/><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comments" Target="comments.xml"/><Relationship Id="rId12" Type="http://schemas.openxmlformats.org/officeDocument/2006/relationships/image" Target="media/image2.emf"/><Relationship Id="rId17" Type="http://schemas.openxmlformats.org/officeDocument/2006/relationships/hyperlink" Target="https://publishingsupport.iopscience.iop.org/questions/peer-review-models-on-iop-journals/"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publishingsupport.iopscience.iop.org/questions/references/" TargetMode="External"/><Relationship Id="rId20"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hyperlink" Target="https://publishingsupport.iopscience.iop.org/journals/" TargetMode="External"/><Relationship Id="rId11" Type="http://schemas.openxmlformats.org/officeDocument/2006/relationships/image" Target="media/image1.emf"/><Relationship Id="rId24" Type="http://schemas.microsoft.com/office/2011/relationships/people" Target="people.xml"/><Relationship Id="rId5" Type="http://schemas.openxmlformats.org/officeDocument/2006/relationships/hyperlink" Target="mailto:sanenberg@gwu.edu" TargetMode="External"/><Relationship Id="rId15" Type="http://schemas.openxmlformats.org/officeDocument/2006/relationships/hyperlink" Target="https://publishingsupport.iopscience.iop.org/questions/peer-review-models-on-iop-journals/" TargetMode="External"/><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5.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emf"/><Relationship Id="rId22" Type="http://schemas.openxmlformats.org/officeDocument/2006/relationships/hyperlink" Target="https://publishingsupport.iopscience.iop.org/questions/example-figur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3</TotalTime>
  <Pages>15</Pages>
  <Words>12393</Words>
  <Characters>70645</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8</cp:revision>
  <dcterms:created xsi:type="dcterms:W3CDTF">2024-10-28T12:41:00Z</dcterms:created>
  <dcterms:modified xsi:type="dcterms:W3CDTF">2024-10-28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XM2rUK3"/&gt;&lt;style id="http://www.zotero.org/styles/american-medical-association" hasBibliography="1" bibliographyStyleHasBeenSet="1"/&gt;&lt;prefs&gt;&lt;pref name="fieldType" value="Field"/&gt;&lt;/prefs&gt;&lt;/data&gt;</vt:lpwstr>
  </property>
</Properties>
</file>